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143A1C" w:rsidRPr="00F418E2" w:rsidRDefault="00143A1C"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43A1C" w:rsidRPr="00F418E2" w:rsidRDefault="00143A1C"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143A1C" w:rsidRPr="00F418E2" w:rsidRDefault="00143A1C"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43A1C" w:rsidRPr="00F418E2" w:rsidRDefault="00143A1C"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143A1C" w:rsidRPr="00F418E2" w:rsidRDefault="00143A1C"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143A1C" w:rsidRPr="00F418E2" w:rsidRDefault="00143A1C"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143A1C" w:rsidRPr="000F1313" w:rsidRDefault="00143A1C"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143A1C" w:rsidRPr="000F1313" w:rsidRDefault="00143A1C"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7A0BE8">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7A0BE8">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7A0BE8">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7A0BE8">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7A0BE8">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7A0BE8">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7A0BE8">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7A0BE8">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7A0BE8">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7A0BE8">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7A0BE8">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7A0BE8">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7A0BE8">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7A0BE8">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7A0BE8">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7A0BE8">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7A0BE8">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7A0BE8">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7A0BE8">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7A0BE8">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7A0BE8">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7A0BE8">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7A0BE8">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7A0BE8">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7A0BE8">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7A0BE8">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7A0BE8">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7A0BE8">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7A0BE8">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7A0BE8">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7A0BE8">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7A0BE8">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7A0BE8">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7A0BE8">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7A0BE8">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7A0BE8">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7A0BE8">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7A0BE8">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7A0BE8">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7A0BE8">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7A0BE8">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7A0BE8">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7A0BE8">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7A0BE8">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7A0BE8">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7A0BE8">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7A0BE8">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7A0BE8">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7A0BE8">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7A0BE8">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7A0BE8">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7A0BE8">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7A0BE8">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7A0BE8">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7A0BE8">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7A0BE8">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7A0BE8">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7A0BE8">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7A0BE8">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7A0BE8">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7A0BE8">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7A0BE8">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7A0BE8">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7A0BE8">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7A0BE8">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7A0BE8">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7A0BE8">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7A0BE8">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7A0BE8">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60" w:history="1">
        <w:r w:rsidRPr="00B27E2E">
          <w:rPr>
            <w:rStyle w:val="Hyperlink"/>
            <w:b/>
            <w:noProof/>
          </w:rPr>
          <w:t>Tabel 2.2 Kajian Pustaka (L</w:t>
        </w:r>
        <w:r w:rsidRPr="00B27E2E">
          <w:rPr>
            <w:rStyle w:val="Hyperlink"/>
            <w:b/>
            <w:noProof/>
          </w:rPr>
          <w:t>a</w:t>
        </w:r>
        <w:r w:rsidRPr="00B27E2E">
          <w:rPr>
            <w:rStyle w:val="Hyperlink"/>
            <w:b/>
            <w:noProof/>
          </w:rPr>
          <w:t>njutan)</w:t>
        </w:r>
        <w:r>
          <w:rPr>
            <w:noProof/>
            <w:webHidden/>
          </w:rPr>
          <w:tab/>
        </w:r>
        <w:r>
          <w:rPr>
            <w:noProof/>
            <w:webHidden/>
          </w:rPr>
          <w:fldChar w:fldCharType="begin"/>
        </w:r>
        <w:r>
          <w:rPr>
            <w:noProof/>
            <w:webHidden/>
          </w:rPr>
          <w:instrText xml:space="preserve"> PAGEREF _Toc35779060 \h </w:instrText>
        </w:r>
        <w:r>
          <w:rPr>
            <w:noProof/>
            <w:webHidden/>
          </w:rPr>
        </w:r>
        <w:r>
          <w:rPr>
            <w:noProof/>
            <w:webHidden/>
          </w:rPr>
          <w:fldChar w:fldCharType="separate"/>
        </w:r>
        <w:r>
          <w:rPr>
            <w:noProof/>
            <w:webHidden/>
          </w:rPr>
          <w:t>7</w:t>
        </w:r>
        <w:r>
          <w:rPr>
            <w:noProof/>
            <w:webHidden/>
          </w:rPr>
          <w:fldChar w:fldCharType="end"/>
        </w:r>
      </w:hyperlink>
    </w:p>
    <w:p w14:paraId="5CEB0E5F"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61" w:history="1">
        <w:r w:rsidRPr="00B27E2E">
          <w:rPr>
            <w:rStyle w:val="Hyperlink"/>
            <w:noProof/>
          </w:rPr>
          <w:t>Tabel 3.1 Kebutuhan Komponen Sistem</w:t>
        </w:r>
        <w:r>
          <w:rPr>
            <w:noProof/>
            <w:webHidden/>
          </w:rPr>
          <w:tab/>
        </w:r>
        <w:r>
          <w:rPr>
            <w:noProof/>
            <w:webHidden/>
          </w:rPr>
          <w:fldChar w:fldCharType="begin"/>
        </w:r>
        <w:r>
          <w:rPr>
            <w:noProof/>
            <w:webHidden/>
          </w:rPr>
          <w:instrText xml:space="preserve"> PAGEREF _Toc35779061 \h </w:instrText>
        </w:r>
        <w:r>
          <w:rPr>
            <w:noProof/>
            <w:webHidden/>
          </w:rPr>
        </w:r>
        <w:r>
          <w:rPr>
            <w:noProof/>
            <w:webHidden/>
          </w:rPr>
          <w:fldChar w:fldCharType="separate"/>
        </w:r>
        <w:r>
          <w:rPr>
            <w:noProof/>
            <w:webHidden/>
          </w:rPr>
          <w:t>12</w:t>
        </w:r>
        <w:r>
          <w:rPr>
            <w:noProof/>
            <w:webHidden/>
          </w:rPr>
          <w:fldChar w:fldCharType="end"/>
        </w:r>
      </w:hyperlink>
    </w:p>
    <w:p w14:paraId="40932742"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62" w:history="1">
        <w:r w:rsidRPr="00B27E2E">
          <w:rPr>
            <w:rStyle w:val="Hyperlink"/>
            <w:noProof/>
          </w:rPr>
          <w:t>Tabel 3.2 Format Data Training</w:t>
        </w:r>
        <w:r>
          <w:rPr>
            <w:noProof/>
            <w:webHidden/>
          </w:rPr>
          <w:tab/>
        </w:r>
        <w:r>
          <w:rPr>
            <w:noProof/>
            <w:webHidden/>
          </w:rPr>
          <w:fldChar w:fldCharType="begin"/>
        </w:r>
        <w:r>
          <w:rPr>
            <w:noProof/>
            <w:webHidden/>
          </w:rPr>
          <w:instrText xml:space="preserve"> PAGEREF _Toc35779062 \h </w:instrText>
        </w:r>
        <w:r>
          <w:rPr>
            <w:noProof/>
            <w:webHidden/>
          </w:rPr>
        </w:r>
        <w:r>
          <w:rPr>
            <w:noProof/>
            <w:webHidden/>
          </w:rPr>
          <w:fldChar w:fldCharType="separate"/>
        </w:r>
        <w:r>
          <w:rPr>
            <w:noProof/>
            <w:webHidden/>
          </w:rPr>
          <w:t>16</w:t>
        </w:r>
        <w:r>
          <w:rPr>
            <w:noProof/>
            <w:webHidden/>
          </w:rPr>
          <w:fldChar w:fldCharType="end"/>
        </w:r>
      </w:hyperlink>
    </w:p>
    <w:p w14:paraId="6855D329"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63" w:history="1">
        <w:r w:rsidRPr="00B27E2E">
          <w:rPr>
            <w:rStyle w:val="Hyperlink"/>
            <w:noProof/>
          </w:rPr>
          <w:t xml:space="preserve">Tabel 3.3 Format </w:t>
        </w:r>
        <w:r w:rsidRPr="00B27E2E">
          <w:rPr>
            <w:rStyle w:val="Hyperlink"/>
            <w:i/>
            <w:noProof/>
          </w:rPr>
          <w:t>File Log</w:t>
        </w:r>
        <w:r>
          <w:rPr>
            <w:noProof/>
            <w:webHidden/>
          </w:rPr>
          <w:tab/>
        </w:r>
        <w:r>
          <w:rPr>
            <w:noProof/>
            <w:webHidden/>
          </w:rPr>
          <w:fldChar w:fldCharType="begin"/>
        </w:r>
        <w:r>
          <w:rPr>
            <w:noProof/>
            <w:webHidden/>
          </w:rPr>
          <w:instrText xml:space="preserve"> PAGEREF _Toc35779063 \h </w:instrText>
        </w:r>
        <w:r>
          <w:rPr>
            <w:noProof/>
            <w:webHidden/>
          </w:rPr>
        </w:r>
        <w:r>
          <w:rPr>
            <w:noProof/>
            <w:webHidden/>
          </w:rPr>
          <w:fldChar w:fldCharType="separate"/>
        </w:r>
        <w:r>
          <w:rPr>
            <w:noProof/>
            <w:webHidden/>
          </w:rPr>
          <w:t>18</w:t>
        </w:r>
        <w:r>
          <w:rPr>
            <w:noProof/>
            <w:webHidden/>
          </w:rPr>
          <w:fldChar w:fldCharType="end"/>
        </w:r>
      </w:hyperlink>
    </w:p>
    <w:p w14:paraId="3F92B0F9"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64" w:history="1">
        <w:r w:rsidRPr="00B27E2E">
          <w:rPr>
            <w:rStyle w:val="Hyperlink"/>
            <w:noProof/>
          </w:rPr>
          <w:t>Tabel 3.4 Tabel akurasi kesalahan tiap sub-lokasi dalam ruang</w:t>
        </w:r>
        <w:r>
          <w:rPr>
            <w:noProof/>
            <w:webHidden/>
          </w:rPr>
          <w:tab/>
        </w:r>
        <w:r>
          <w:rPr>
            <w:noProof/>
            <w:webHidden/>
          </w:rPr>
          <w:fldChar w:fldCharType="begin"/>
        </w:r>
        <w:r>
          <w:rPr>
            <w:noProof/>
            <w:webHidden/>
          </w:rPr>
          <w:instrText xml:space="preserve"> PAGEREF _Toc35779064 \h </w:instrText>
        </w:r>
        <w:r>
          <w:rPr>
            <w:noProof/>
            <w:webHidden/>
          </w:rPr>
        </w:r>
        <w:r>
          <w:rPr>
            <w:noProof/>
            <w:webHidden/>
          </w:rPr>
          <w:fldChar w:fldCharType="separate"/>
        </w:r>
        <w:r>
          <w:rPr>
            <w:noProof/>
            <w:webHidden/>
          </w:rPr>
          <w:t>18</w:t>
        </w:r>
        <w:r>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0" w:history="1">
        <w:r w:rsidRPr="00F237AF">
          <w:rPr>
            <w:rStyle w:val="Hyperlink"/>
            <w:noProof/>
          </w:rPr>
          <w:t>Gambar 2.2 Contoh data pembelajaran</w:t>
        </w:r>
        <w:r>
          <w:rPr>
            <w:noProof/>
            <w:webHidden/>
          </w:rPr>
          <w:tab/>
        </w:r>
        <w:r>
          <w:rPr>
            <w:noProof/>
            <w:webHidden/>
          </w:rPr>
          <w:fldChar w:fldCharType="begin"/>
        </w:r>
        <w:r>
          <w:rPr>
            <w:noProof/>
            <w:webHidden/>
          </w:rPr>
          <w:instrText xml:space="preserve"> PAGEREF _Toc35779050 \h </w:instrText>
        </w:r>
        <w:r>
          <w:rPr>
            <w:noProof/>
            <w:webHidden/>
          </w:rPr>
        </w:r>
        <w:r>
          <w:rPr>
            <w:noProof/>
            <w:webHidden/>
          </w:rPr>
          <w:fldChar w:fldCharType="separate"/>
        </w:r>
        <w:r>
          <w:rPr>
            <w:noProof/>
            <w:webHidden/>
          </w:rPr>
          <w:t>9</w:t>
        </w:r>
        <w:r>
          <w:rPr>
            <w:noProof/>
            <w:webHidden/>
          </w:rPr>
          <w:fldChar w:fldCharType="end"/>
        </w:r>
      </w:hyperlink>
    </w:p>
    <w:p w14:paraId="0CF029C0"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1" w:history="1">
        <w:r w:rsidRPr="00F237AF">
          <w:rPr>
            <w:rStyle w:val="Hyperlink"/>
            <w:noProof/>
          </w:rPr>
          <w:t>Gambar 3.1 Metodologi Penelitian</w:t>
        </w:r>
        <w:r>
          <w:rPr>
            <w:noProof/>
            <w:webHidden/>
          </w:rPr>
          <w:tab/>
        </w:r>
        <w:r>
          <w:rPr>
            <w:noProof/>
            <w:webHidden/>
          </w:rPr>
          <w:fldChar w:fldCharType="begin"/>
        </w:r>
        <w:r>
          <w:rPr>
            <w:noProof/>
            <w:webHidden/>
          </w:rPr>
          <w:instrText xml:space="preserve"> PAGEREF _Toc35779051 \h </w:instrText>
        </w:r>
        <w:r>
          <w:rPr>
            <w:noProof/>
            <w:webHidden/>
          </w:rPr>
        </w:r>
        <w:r>
          <w:rPr>
            <w:noProof/>
            <w:webHidden/>
          </w:rPr>
          <w:fldChar w:fldCharType="separate"/>
        </w:r>
        <w:r>
          <w:rPr>
            <w:noProof/>
            <w:webHidden/>
          </w:rPr>
          <w:t>10</w:t>
        </w:r>
        <w:r>
          <w:rPr>
            <w:noProof/>
            <w:webHidden/>
          </w:rPr>
          <w:fldChar w:fldCharType="end"/>
        </w:r>
      </w:hyperlink>
    </w:p>
    <w:p w14:paraId="747E5F1F"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2" w:history="1">
        <w:r w:rsidRPr="00F237AF">
          <w:rPr>
            <w:rStyle w:val="Hyperlink"/>
            <w:noProof/>
          </w:rPr>
          <w:t>Gambar 3.4</w:t>
        </w:r>
        <w:r w:rsidRPr="00F237AF">
          <w:rPr>
            <w:rStyle w:val="Hyperlink"/>
            <w:noProof/>
            <w:lang w:val="en-US"/>
          </w:rPr>
          <w:t xml:space="preserve"> Denah Implementasi </w:t>
        </w:r>
        <w:r w:rsidRPr="00F237AF">
          <w:rPr>
            <w:rStyle w:val="Hyperlink"/>
            <w:noProof/>
          </w:rPr>
          <w:t>Sistem</w:t>
        </w:r>
        <w:r>
          <w:rPr>
            <w:noProof/>
            <w:webHidden/>
          </w:rPr>
          <w:tab/>
        </w:r>
        <w:r>
          <w:rPr>
            <w:noProof/>
            <w:webHidden/>
          </w:rPr>
          <w:fldChar w:fldCharType="begin"/>
        </w:r>
        <w:r>
          <w:rPr>
            <w:noProof/>
            <w:webHidden/>
          </w:rPr>
          <w:instrText xml:space="preserve"> PAGEREF _Toc35779052 \h </w:instrText>
        </w:r>
        <w:r>
          <w:rPr>
            <w:noProof/>
            <w:webHidden/>
          </w:rPr>
        </w:r>
        <w:r>
          <w:rPr>
            <w:noProof/>
            <w:webHidden/>
          </w:rPr>
          <w:fldChar w:fldCharType="separate"/>
        </w:r>
        <w:r>
          <w:rPr>
            <w:noProof/>
            <w:webHidden/>
          </w:rPr>
          <w:t>13</w:t>
        </w:r>
        <w:r>
          <w:rPr>
            <w:noProof/>
            <w:webHidden/>
          </w:rPr>
          <w:fldChar w:fldCharType="end"/>
        </w:r>
      </w:hyperlink>
    </w:p>
    <w:p w14:paraId="2F142731"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3" w:history="1">
        <w:r w:rsidRPr="00F237AF">
          <w:rPr>
            <w:rStyle w:val="Hyperlink"/>
            <w:noProof/>
          </w:rPr>
          <w:t xml:space="preserve">Gambar 3.2 Skema Implementasi Tahap </w:t>
        </w:r>
        <w:r w:rsidRPr="00F237AF">
          <w:rPr>
            <w:rStyle w:val="Hyperlink"/>
            <w:i/>
            <w:noProof/>
          </w:rPr>
          <w:t>Offline</w:t>
        </w:r>
        <w:r>
          <w:rPr>
            <w:noProof/>
            <w:webHidden/>
          </w:rPr>
          <w:tab/>
        </w:r>
        <w:r>
          <w:rPr>
            <w:noProof/>
            <w:webHidden/>
          </w:rPr>
          <w:fldChar w:fldCharType="begin"/>
        </w:r>
        <w:r>
          <w:rPr>
            <w:noProof/>
            <w:webHidden/>
          </w:rPr>
          <w:instrText xml:space="preserve"> PAGEREF _Toc35779053 \h </w:instrText>
        </w:r>
        <w:r>
          <w:rPr>
            <w:noProof/>
            <w:webHidden/>
          </w:rPr>
        </w:r>
        <w:r>
          <w:rPr>
            <w:noProof/>
            <w:webHidden/>
          </w:rPr>
          <w:fldChar w:fldCharType="separate"/>
        </w:r>
        <w:r>
          <w:rPr>
            <w:noProof/>
            <w:webHidden/>
          </w:rPr>
          <w:t>14</w:t>
        </w:r>
        <w:r>
          <w:rPr>
            <w:noProof/>
            <w:webHidden/>
          </w:rPr>
          <w:fldChar w:fldCharType="end"/>
        </w:r>
      </w:hyperlink>
    </w:p>
    <w:p w14:paraId="33305140"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4" w:history="1">
        <w:r w:rsidRPr="00F237AF">
          <w:rPr>
            <w:rStyle w:val="Hyperlink"/>
            <w:noProof/>
          </w:rPr>
          <w:t>Gambar 3.3</w:t>
        </w:r>
        <w:r w:rsidRPr="00F237AF">
          <w:rPr>
            <w:rStyle w:val="Hyperlink"/>
            <w:noProof/>
            <w:lang w:val="en-US"/>
          </w:rPr>
          <w:t xml:space="preserve"> Alur Implementasi Tahap </w:t>
        </w:r>
        <w:r w:rsidRPr="00F237AF">
          <w:rPr>
            <w:rStyle w:val="Hyperlink"/>
            <w:i/>
            <w:noProof/>
            <w:lang w:val="en-US"/>
          </w:rPr>
          <w:t>Offline</w:t>
        </w:r>
        <w:r>
          <w:rPr>
            <w:noProof/>
            <w:webHidden/>
          </w:rPr>
          <w:tab/>
        </w:r>
        <w:r>
          <w:rPr>
            <w:noProof/>
            <w:webHidden/>
          </w:rPr>
          <w:fldChar w:fldCharType="begin"/>
        </w:r>
        <w:r>
          <w:rPr>
            <w:noProof/>
            <w:webHidden/>
          </w:rPr>
          <w:instrText xml:space="preserve"> PAGEREF _Toc35779054 \h </w:instrText>
        </w:r>
        <w:r>
          <w:rPr>
            <w:noProof/>
            <w:webHidden/>
          </w:rPr>
        </w:r>
        <w:r>
          <w:rPr>
            <w:noProof/>
            <w:webHidden/>
          </w:rPr>
          <w:fldChar w:fldCharType="separate"/>
        </w:r>
        <w:r>
          <w:rPr>
            <w:noProof/>
            <w:webHidden/>
          </w:rPr>
          <w:t>15</w:t>
        </w:r>
        <w:r>
          <w:rPr>
            <w:noProof/>
            <w:webHidden/>
          </w:rPr>
          <w:fldChar w:fldCharType="end"/>
        </w:r>
      </w:hyperlink>
    </w:p>
    <w:p w14:paraId="5FA9E4E8"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5" w:history="1">
        <w:r w:rsidRPr="00F237AF">
          <w:rPr>
            <w:rStyle w:val="Hyperlink"/>
            <w:noProof/>
          </w:rPr>
          <w:t>Gambar 3.5</w:t>
        </w:r>
        <w:r w:rsidRPr="00F237AF">
          <w:rPr>
            <w:rStyle w:val="Hyperlink"/>
            <w:noProof/>
            <w:lang w:val="en-US"/>
          </w:rPr>
          <w:t xml:space="preserve"> Skema Implementasi Tahap </w:t>
        </w:r>
        <w:r w:rsidRPr="00F237AF">
          <w:rPr>
            <w:rStyle w:val="Hyperlink"/>
            <w:i/>
            <w:noProof/>
            <w:lang w:val="en-US"/>
          </w:rPr>
          <w:t>Online</w:t>
        </w:r>
        <w:r>
          <w:rPr>
            <w:noProof/>
            <w:webHidden/>
          </w:rPr>
          <w:tab/>
        </w:r>
        <w:r>
          <w:rPr>
            <w:noProof/>
            <w:webHidden/>
          </w:rPr>
          <w:fldChar w:fldCharType="begin"/>
        </w:r>
        <w:r>
          <w:rPr>
            <w:noProof/>
            <w:webHidden/>
          </w:rPr>
          <w:instrText xml:space="preserve"> PAGEREF _Toc35779055 \h </w:instrText>
        </w:r>
        <w:r>
          <w:rPr>
            <w:noProof/>
            <w:webHidden/>
          </w:rPr>
        </w:r>
        <w:r>
          <w:rPr>
            <w:noProof/>
            <w:webHidden/>
          </w:rPr>
          <w:fldChar w:fldCharType="separate"/>
        </w:r>
        <w:r>
          <w:rPr>
            <w:noProof/>
            <w:webHidden/>
          </w:rPr>
          <w:t>17</w:t>
        </w:r>
        <w:r>
          <w:rPr>
            <w:noProof/>
            <w:webHidden/>
          </w:rPr>
          <w:fldChar w:fldCharType="end"/>
        </w:r>
      </w:hyperlink>
    </w:p>
    <w:p w14:paraId="13BF7E43"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6" w:history="1">
        <w:r w:rsidRPr="00F237AF">
          <w:rPr>
            <w:rStyle w:val="Hyperlink"/>
            <w:noProof/>
          </w:rPr>
          <w:t xml:space="preserve">Gambar 3.6 Alur Tahap </w:t>
        </w:r>
        <w:r w:rsidRPr="00F237AF">
          <w:rPr>
            <w:rStyle w:val="Hyperlink"/>
            <w:i/>
            <w:noProof/>
          </w:rPr>
          <w:t>Online</w:t>
        </w:r>
        <w:r>
          <w:rPr>
            <w:noProof/>
            <w:webHidden/>
          </w:rPr>
          <w:tab/>
        </w:r>
        <w:r>
          <w:rPr>
            <w:noProof/>
            <w:webHidden/>
          </w:rPr>
          <w:fldChar w:fldCharType="begin"/>
        </w:r>
        <w:r>
          <w:rPr>
            <w:noProof/>
            <w:webHidden/>
          </w:rPr>
          <w:instrText xml:space="preserve"> PAGEREF _Toc35779056 \h </w:instrText>
        </w:r>
        <w:r>
          <w:rPr>
            <w:noProof/>
            <w:webHidden/>
          </w:rPr>
        </w:r>
        <w:r>
          <w:rPr>
            <w:noProof/>
            <w:webHidden/>
          </w:rPr>
          <w:fldChar w:fldCharType="separate"/>
        </w:r>
        <w:r>
          <w:rPr>
            <w:noProof/>
            <w:webHidden/>
          </w:rPr>
          <w:t>17</w:t>
        </w:r>
        <w:r>
          <w:rPr>
            <w:noProof/>
            <w:webHidden/>
          </w:rPr>
          <w:fldChar w:fldCharType="end"/>
        </w:r>
      </w:hyperlink>
    </w:p>
    <w:p w14:paraId="345B8BFC" w14:textId="77777777" w:rsidR="00050294" w:rsidRDefault="00050294">
      <w:pPr>
        <w:pStyle w:val="TableofFigures"/>
        <w:tabs>
          <w:tab w:val="right" w:leader="dot" w:pos="7927"/>
        </w:tabs>
        <w:rPr>
          <w:rFonts w:asciiTheme="minorHAnsi" w:eastAsiaTheme="minorEastAsia" w:hAnsiTheme="minorHAnsi" w:cstheme="minorBidi"/>
          <w:noProof/>
          <w:sz w:val="22"/>
          <w:lang w:val="en-US"/>
        </w:rPr>
      </w:pPr>
      <w:hyperlink w:anchor="_Toc35779057" w:history="1">
        <w:r w:rsidRPr="00F237AF">
          <w:rPr>
            <w:rStyle w:val="Hyperlink"/>
            <w:noProof/>
          </w:rPr>
          <w:t>Gambar 3.7 Denah pembagian sub lokasi ruangan</w:t>
        </w:r>
        <w:r>
          <w:rPr>
            <w:noProof/>
            <w:webHidden/>
          </w:rPr>
          <w:tab/>
        </w:r>
        <w:r>
          <w:rPr>
            <w:noProof/>
            <w:webHidden/>
          </w:rPr>
          <w:fldChar w:fldCharType="begin"/>
        </w:r>
        <w:r>
          <w:rPr>
            <w:noProof/>
            <w:webHidden/>
          </w:rPr>
          <w:instrText xml:space="preserve"> PAGEREF _Toc35779057 \h </w:instrText>
        </w:r>
        <w:r>
          <w:rPr>
            <w:noProof/>
            <w:webHidden/>
          </w:rPr>
        </w:r>
        <w:r>
          <w:rPr>
            <w:noProof/>
            <w:webHidden/>
          </w:rPr>
          <w:fldChar w:fldCharType="separate"/>
        </w:r>
        <w:r>
          <w:rPr>
            <w:noProof/>
            <w:webHidden/>
          </w:rPr>
          <w:t>19</w:t>
        </w:r>
        <w:r>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7A0BE8">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7A0BE8">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7A0BE8">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7A0BE8">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7A0BE8">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7A0BE8">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7A0BE8">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1D9E61B3"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422028C8" w:rsidR="00C565CA" w:rsidRDefault="000A112B" w:rsidP="00154334">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anchor point.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66C95267" w14:textId="77777777" w:rsidR="00294AFD"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 xml:space="preserve">mencapai 85,9%. </w:t>
      </w:r>
      <w:r w:rsidR="0015400A">
        <w:t>Sayangnya</w:t>
      </w:r>
      <w:r w:rsidR="006B038C">
        <w:t xml:space="preserve">, </w:t>
      </w:r>
      <w:r w:rsidR="00D875DD">
        <w:t xml:space="preserve">durasi advertisement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w:t>
      </w:r>
      <w:r w:rsidR="00035198">
        <w:lastRenderedPageBreak/>
        <w:t xml:space="preserve">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 xml:space="preserve">(MBL). </w:t>
      </w:r>
    </w:p>
    <w:p w14:paraId="70EA78DE" w14:textId="1EC53F65" w:rsidR="00787F46" w:rsidRDefault="00C93C3A" w:rsidP="00EB54DB">
      <w:pPr>
        <w:pStyle w:val="BodyTextFirstIndent"/>
      </w:pPr>
      <w:r>
        <w:t>K</w:t>
      </w:r>
      <w:r w:rsidR="00BB4373">
        <w:t>ons</w:t>
      </w:r>
      <w:r>
        <w:t xml:space="preserve">ep MBL adalah konsep dimana perangkat yang dilacak </w:t>
      </w:r>
      <w:r w:rsidR="00185D42">
        <w:t>hanya secara pasif memancarkan sinyal secara simultan</w:t>
      </w:r>
      <w:r w:rsidR="00D05016">
        <w:t>,</w:t>
      </w:r>
      <w:r>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r w:rsidR="00CF1242">
        <w:t>Konsep MBL ini penulis implementasikan 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4683559" w:rsidR="00BB4373"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w:t>
      </w:r>
      <w:r w:rsidR="000A01C6">
        <w:t xml:space="preserve">kerja tahap </w:t>
      </w:r>
      <w:r w:rsidR="000A01C6">
        <w:rPr>
          <w:i/>
        </w:rPr>
        <w:t xml:space="preserve">online </w:t>
      </w:r>
      <w:r w:rsidR="000A01C6">
        <w:t>adalah pertama,</w:t>
      </w:r>
      <w:r w:rsidR="00787F46">
        <w:t xml:space="preserve">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02A3E9B0" w14:textId="1D87FE5B" w:rsidR="001F1BB3" w:rsidRDefault="001F1BB3" w:rsidP="001F1BB3">
      <w:pPr>
        <w:pStyle w:val="Heading2"/>
      </w:pPr>
      <w:r>
        <w:lastRenderedPageBreak/>
        <w:t>Identifikasi Masalah</w:t>
      </w:r>
    </w:p>
    <w:p w14:paraId="41BDE085" w14:textId="18082355" w:rsidR="001F1BB3" w:rsidRDefault="001F1BB3" w:rsidP="00E37B1B">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p>
    <w:p w14:paraId="20E43723" w14:textId="702E0221" w:rsidR="00BA4D3C" w:rsidRDefault="00BA4D3C" w:rsidP="00E37B1B">
      <w:pPr>
        <w:pStyle w:val="BodyText"/>
        <w:ind w:firstLine="426"/>
      </w:pPr>
      <w:r>
        <w:t xml:space="preserve">Salah satu solusi untuk mengatasi permasalahan diatas adalah dengan menggunakan konsep </w:t>
      </w:r>
      <w:r>
        <w:rPr>
          <w:i/>
        </w:rPr>
        <w:t>Monitor Based Localization</w:t>
      </w:r>
      <w:r>
        <w:t xml:space="preserve"> (MBL). Konsep MBL adalah konsep dimana perangkat yang akan ditentukan lokasinya hanya memancarkan sinyal secara terus menerus, sementara perangkat lain yang akan </w:t>
      </w:r>
      <w:r w:rsidR="00A97835">
        <w:t>lokasi dari perangkat tersebut</w:t>
      </w:r>
      <w:r>
        <w:t>. Konsep ini dapat digunakan salah satunya pada rumah sakit jiwa untuk menentukan lokasi dari pasien yang notabene tidak selalu pada ruang perawatan atau kamar pasien.</w:t>
      </w:r>
    </w:p>
    <w:p w14:paraId="635D941E" w14:textId="3295C21D" w:rsidR="00BA4D3C" w:rsidRPr="00D8606E" w:rsidRDefault="00BA4D3C" w:rsidP="00E37B1B">
      <w:pPr>
        <w:pStyle w:val="BodyText"/>
        <w:ind w:firstLine="426"/>
        <w:rPr>
          <w:b/>
          <w:i/>
        </w:rPr>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C5218A">
        <w:rPr>
          <w:i/>
        </w:rPr>
        <w:t>anchor point</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8606E">
        <w:rPr>
          <w:i/>
        </w:rPr>
        <w:t>anchor point</w:t>
      </w:r>
      <w:r w:rsidR="00D8606E">
        <w:t xml:space="preserve"> menjadi nama lokasi dari </w:t>
      </w:r>
      <w:r w:rsidR="00D8606E">
        <w:rPr>
          <w:i/>
        </w:rPr>
        <w:t>passive tag.</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6" w:name="_Toc25999885"/>
      <w:r>
        <w:t>Tujuan</w:t>
      </w:r>
      <w:bookmarkEnd w:id="16"/>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7" w:name="_Toc25999886"/>
      <w:r>
        <w:lastRenderedPageBreak/>
        <w:t>Manfaat</w:t>
      </w:r>
      <w:bookmarkEnd w:id="17"/>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8" w:name="_Toc25999887"/>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 xml:space="preserve">dijelaskan teknis dan hasil dari pengujian </w:t>
      </w:r>
      <w:r w:rsidR="0068307F">
        <w:lastRenderedPageBreak/>
        <w:t>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6E52BE3B" w:rsidR="00412E83" w:rsidRDefault="00412E83" w:rsidP="00412E83">
      <w:pPr>
        <w:pStyle w:val="Caption"/>
      </w:pPr>
      <w:bookmarkStart w:id="23" w:name="_Toc35779059"/>
      <w:r>
        <w:t xml:space="preserve">Tabel </w:t>
      </w:r>
      <w:r w:rsidR="004A138A">
        <w:fldChar w:fldCharType="begin"/>
      </w:r>
      <w:r w:rsidR="004A138A">
        <w:instrText xml:space="preserve"> STYLEREF 1 \s </w:instrText>
      </w:r>
      <w:r w:rsidR="004A138A">
        <w:fldChar w:fldCharType="separate"/>
      </w:r>
      <w:r w:rsidR="004A138A">
        <w:rPr>
          <w:noProof/>
        </w:rPr>
        <w:t>2</w:t>
      </w:r>
      <w:r w:rsidR="004A138A">
        <w:fldChar w:fldCharType="end"/>
      </w:r>
      <w:r w:rsidR="004A138A">
        <w:t>.</w:t>
      </w:r>
      <w:r w:rsidR="004A138A">
        <w:fldChar w:fldCharType="begin"/>
      </w:r>
      <w:r w:rsidR="004A138A">
        <w:instrText xml:space="preserve"> SEQ Tabel \* ARABIC \s 1 </w:instrText>
      </w:r>
      <w:r w:rsidR="004A138A">
        <w:fldChar w:fldCharType="separate"/>
      </w:r>
      <w:r w:rsidR="004A138A">
        <w:rPr>
          <w:noProof/>
        </w:rPr>
        <w:t>1</w:t>
      </w:r>
      <w:r w:rsidR="004A138A">
        <w:fldChar w:fldCharType="end"/>
      </w:r>
      <w:r>
        <w:t xml:space="preserve"> Kajian Pustaka</w:t>
      </w:r>
      <w:bookmarkEnd w:id="23"/>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0D1C3A5" w:rsidR="00882FF1" w:rsidRPr="00882FF1" w:rsidRDefault="00882FF1" w:rsidP="00882FF1">
      <w:pPr>
        <w:pStyle w:val="BodyTextFirstIndent"/>
        <w:jc w:val="center"/>
        <w:rPr>
          <w:b/>
        </w:rPr>
      </w:pPr>
      <w:bookmarkStart w:id="24" w:name="_Toc35779060"/>
      <w:r w:rsidRPr="00882FF1">
        <w:rPr>
          <w:b/>
        </w:rPr>
        <w:lastRenderedPageBreak/>
        <w:t xml:space="preserve">Tabel </w:t>
      </w:r>
      <w:r w:rsidR="004A138A">
        <w:rPr>
          <w:b/>
        </w:rPr>
        <w:fldChar w:fldCharType="begin"/>
      </w:r>
      <w:r w:rsidR="004A138A">
        <w:rPr>
          <w:b/>
        </w:rPr>
        <w:instrText xml:space="preserve"> STYLEREF 1 \s </w:instrText>
      </w:r>
      <w:r w:rsidR="004A138A">
        <w:rPr>
          <w:b/>
        </w:rPr>
        <w:fldChar w:fldCharType="separate"/>
      </w:r>
      <w:r w:rsidR="004A138A">
        <w:rPr>
          <w:b/>
          <w:noProof/>
        </w:rPr>
        <w:t>2</w:t>
      </w:r>
      <w:r w:rsidR="004A138A">
        <w:rPr>
          <w:b/>
        </w:rPr>
        <w:fldChar w:fldCharType="end"/>
      </w:r>
      <w:r w:rsidR="004A138A">
        <w:rPr>
          <w:b/>
        </w:rPr>
        <w:t>.</w:t>
      </w:r>
      <w:r w:rsidR="004A138A">
        <w:rPr>
          <w:b/>
        </w:rPr>
        <w:fldChar w:fldCharType="begin"/>
      </w:r>
      <w:r w:rsidR="004A138A">
        <w:rPr>
          <w:b/>
        </w:rPr>
        <w:instrText xml:space="preserve"> SEQ Tabel \* ARABIC \s 1 </w:instrText>
      </w:r>
      <w:r w:rsidR="004A138A">
        <w:rPr>
          <w:b/>
        </w:rPr>
        <w:fldChar w:fldCharType="separate"/>
      </w:r>
      <w:r w:rsidR="004A138A">
        <w:rPr>
          <w:b/>
          <w:noProof/>
        </w:rPr>
        <w:t>2</w:t>
      </w:r>
      <w:r w:rsidR="004A138A">
        <w:rPr>
          <w:b/>
        </w:rPr>
        <w:fldChar w:fldCharType="end"/>
      </w:r>
      <w:r w:rsidRPr="00882FF1">
        <w:rPr>
          <w:b/>
        </w:rPr>
        <w:t xml:space="preserve"> Kajian Pustaka (Lanjutan)</w:t>
      </w:r>
      <w:bookmarkEnd w:id="24"/>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5" w:name="_Toc25999892"/>
      <w:r w:rsidRPr="00912D62">
        <w:t>Fingerprinting</w:t>
      </w:r>
      <w:bookmarkEnd w:id="25"/>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26"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26"/>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7" w:name="_Toc20222285"/>
      <w:bookmarkStart w:id="28" w:name="_Toc25999895"/>
      <w:r>
        <w:lastRenderedPageBreak/>
        <w:t xml:space="preserve">Algoritma </w:t>
      </w:r>
      <w:r w:rsidRPr="00AE7380">
        <w:t>k-nearest-neighbor</w:t>
      </w:r>
      <w:r>
        <w:t xml:space="preserve"> (KNN)</w:t>
      </w:r>
      <w:bookmarkEnd w:id="27"/>
      <w:bookmarkEnd w:id="28"/>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29"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29"/>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0" w:name="_Toc25999896"/>
      <w:r>
        <w:rPr>
          <w:lang w:val="en-US"/>
        </w:rPr>
        <w:lastRenderedPageBreak/>
        <w:t>METODOLOGI</w:t>
      </w:r>
      <w:r w:rsidR="00887B4E">
        <w:rPr>
          <w:lang w:val="en-US"/>
        </w:rPr>
        <w:t xml:space="preserve"> PENELITIAN</w:t>
      </w:r>
      <w:bookmarkEnd w:id="30"/>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143A1C" w:rsidRPr="00EC6457" w:rsidRDefault="00143A1C"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143A1C" w:rsidRPr="00EC6457" w:rsidRDefault="00143A1C"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31" w:name="_Toc535789894"/>
      <w:bookmarkStart w:id="32"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31"/>
      <w:bookmarkEnd w:id="32"/>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3" w:name="_Toc20222287"/>
      <w:bookmarkStart w:id="34" w:name="_Toc25999897"/>
      <w:r>
        <w:lastRenderedPageBreak/>
        <w:t>Identifikasi Masalah</w:t>
      </w:r>
      <w:bookmarkEnd w:id="33"/>
      <w:bookmarkEnd w:id="34"/>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5" w:name="_Toc20222288"/>
      <w:bookmarkStart w:id="36" w:name="_Toc25999898"/>
      <w:r>
        <w:t>Studi Literatur</w:t>
      </w:r>
      <w:bookmarkEnd w:id="35"/>
      <w:bookmarkEnd w:id="36"/>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7" w:name="_Toc20222289"/>
      <w:bookmarkStart w:id="38" w:name="_Toc25999899"/>
      <w:r>
        <w:t>Analisis Kebutuhan</w:t>
      </w:r>
      <w:bookmarkEnd w:id="37"/>
      <w:bookmarkEnd w:id="38"/>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61B61781"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Pr>
          <w:i/>
        </w:rPr>
        <w:t>anchor point</w:t>
      </w:r>
      <w:r>
        <w:t xml:space="preserve"> yang berfungsi sebagai penangkap sinyal bluetooth yang dipancarkan </w:t>
      </w:r>
      <w:r>
        <w:rPr>
          <w:i/>
        </w:rPr>
        <w:t>passive tag</w:t>
      </w:r>
      <w:r>
        <w:t xml:space="preserve"> dan mengirimkan data RSSI-nya menuju server. </w:t>
      </w:r>
      <w:r>
        <w:rPr>
          <w:i/>
        </w:rPr>
        <w:t>Anchor point</w:t>
      </w:r>
      <w:r>
        <w:t xml:space="preserve"> juga mengirimkan MAC </w:t>
      </w:r>
      <w:r>
        <w:rPr>
          <w:i/>
        </w:rPr>
        <w:t>address</w:t>
      </w:r>
      <w:r>
        <w:t xml:space="preserve"> mereka bersamaan dengan data RSSI dari </w:t>
      </w:r>
      <w:r>
        <w:rPr>
          <w:i/>
        </w:rPr>
        <w:t>passive tag</w:t>
      </w:r>
      <w:r>
        <w:t xml:space="preserve">. Agar </w:t>
      </w:r>
      <w:r>
        <w:rPr>
          <w:i/>
        </w:rPr>
        <w:t>anchor point</w:t>
      </w:r>
      <w:r>
        <w:t xml:space="preserve"> dapat mengirimkan dua data yang berbeda tipe secara bersamaan, maka digunakan format data JSON dalam pengiriman data menuju server. Komponen ketiga adalah server yang berfungsi sebagai penyimpan data pola sinyal yang diterima dari beberapa </w:t>
      </w:r>
      <w:r>
        <w:rPr>
          <w:i/>
        </w:rPr>
        <w:t>anchor point</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26BD49BE" w:rsidR="002A3AF7" w:rsidRDefault="002A3AF7" w:rsidP="002A3AF7">
      <w:pPr>
        <w:pStyle w:val="Caption"/>
      </w:pPr>
      <w:bookmarkStart w:id="39" w:name="_Toc35779061"/>
      <w:r>
        <w:t xml:space="preserve">Tabel </w:t>
      </w:r>
      <w:r w:rsidR="004A138A">
        <w:fldChar w:fldCharType="begin"/>
      </w:r>
      <w:r w:rsidR="004A138A">
        <w:instrText xml:space="preserve"> STYLEREF 1 \s </w:instrText>
      </w:r>
      <w:r w:rsidR="004A138A">
        <w:fldChar w:fldCharType="separate"/>
      </w:r>
      <w:r w:rsidR="004A138A">
        <w:rPr>
          <w:noProof/>
        </w:rPr>
        <w:t>3</w:t>
      </w:r>
      <w:r w:rsidR="004A138A">
        <w:fldChar w:fldCharType="end"/>
      </w:r>
      <w:r w:rsidR="004A138A">
        <w:t>.</w:t>
      </w:r>
      <w:r w:rsidR="004A138A">
        <w:fldChar w:fldCharType="begin"/>
      </w:r>
      <w:r w:rsidR="004A138A">
        <w:instrText xml:space="preserve"> SEQ Tabel \* ARABIC \s 1 </w:instrText>
      </w:r>
      <w:r w:rsidR="004A138A">
        <w:fldChar w:fldCharType="separate"/>
      </w:r>
      <w:r w:rsidR="004A138A">
        <w:rPr>
          <w:noProof/>
        </w:rPr>
        <w:t>1</w:t>
      </w:r>
      <w:r w:rsidR="004A138A">
        <w:fldChar w:fldCharType="end"/>
      </w:r>
      <w:r>
        <w:t xml:space="preserve"> Kebutuhan Komponen Sistem</w:t>
      </w:r>
      <w:bookmarkEnd w:id="39"/>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77777777" w:rsidR="002A3AF7" w:rsidRPr="00951930" w:rsidRDefault="002A3AF7" w:rsidP="001F1BB3">
            <w:pPr>
              <w:pStyle w:val="BodyText"/>
            </w:pPr>
            <w:r>
              <w:rPr>
                <w:i/>
              </w:rPr>
              <w:t>Anchor Point</w:t>
            </w:r>
          </w:p>
        </w:tc>
        <w:tc>
          <w:tcPr>
            <w:tcW w:w="4394" w:type="dxa"/>
          </w:tcPr>
          <w:p w14:paraId="53C68E16" w14:textId="77777777"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Pr="001E0343">
              <w:rPr>
                <w:i/>
              </w:rPr>
              <w:t>anchor point</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77777777"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Pr>
                <w:i/>
              </w:rPr>
              <w:t>anchor point</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Pr>
                <w:i/>
              </w:rPr>
              <w:t>anchor point</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0" w:name="_Toc20222291"/>
      <w:bookmarkStart w:id="41" w:name="_Toc25999901"/>
      <w:r>
        <w:lastRenderedPageBreak/>
        <w:t>Perancangan Sistem</w:t>
      </w:r>
      <w:bookmarkEnd w:id="40"/>
      <w:bookmarkEnd w:id="41"/>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3AC0A2A0"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Pr>
          <w:i/>
          <w:lang w:val="en-US"/>
        </w:rPr>
        <w:t>Anchor point</w:t>
      </w:r>
      <w:r>
        <w:rPr>
          <w:lang w:val="en-US"/>
        </w:rPr>
        <w:t xml:space="preserve"> akan ditempatkan pada ketiga lokasi tersebut. Adapun denah lokasi dan penempatan dari </w:t>
      </w:r>
      <w:r>
        <w:rPr>
          <w:i/>
          <w:lang w:val="en-US"/>
        </w:rPr>
        <w:t>anchor point</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42"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42"/>
    </w:p>
    <w:p w14:paraId="6F3C7780" w14:textId="14038191" w:rsidR="00817E27" w:rsidRPr="00817E27" w:rsidRDefault="00817E27" w:rsidP="00817E27">
      <w:pPr>
        <w:pStyle w:val="BodyText"/>
        <w:ind w:firstLine="340"/>
      </w:pPr>
      <w:r>
        <w:rPr>
          <w:lang w:val="en-US"/>
        </w:rPr>
        <w:t xml:space="preserve">Pada gambar diatas, </w:t>
      </w:r>
      <w:r>
        <w:rPr>
          <w:i/>
          <w:lang w:val="en-US"/>
        </w:rPr>
        <w:t>2 anchor point</w:t>
      </w:r>
      <w:r>
        <w:rPr>
          <w:lang w:val="en-US"/>
        </w:rPr>
        <w:t xml:space="preserve"> diletakkan pada Ruang 1 dan Ruang 2, sedangkan pada Lorong ditempatkan 1 buah </w:t>
      </w:r>
      <w:r>
        <w:rPr>
          <w:i/>
          <w:lang w:val="en-US"/>
        </w:rPr>
        <w:t>anchor point</w:t>
      </w:r>
      <w:r>
        <w:rPr>
          <w:lang w:val="en-US"/>
        </w:rPr>
        <w:t xml:space="preserve">. </w:t>
      </w:r>
      <w:r>
        <w:t>Implementasi sistem nantinya berdasarkan dari denah lokasi yang telah ditentukan.</w:t>
      </w:r>
    </w:p>
    <w:p w14:paraId="646229A8" w14:textId="77777777" w:rsidR="002A3AF7" w:rsidRDefault="002A3AF7" w:rsidP="002A3AF7">
      <w:pPr>
        <w:pStyle w:val="Heading3"/>
        <w:rPr>
          <w:i/>
        </w:rPr>
      </w:pPr>
      <w:r>
        <w:t xml:space="preserve">Perancangan Tahap </w:t>
      </w:r>
      <w:r>
        <w:rPr>
          <w:i/>
        </w:rPr>
        <w:t>offline</w:t>
      </w:r>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77777777"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Pr>
          <w:i/>
          <w:lang w:val="en-US"/>
        </w:rPr>
        <w:t xml:space="preserve">anchor point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Pr>
          <w:i/>
          <w:lang w:val="en-US"/>
        </w:rPr>
        <w:t>anchor point</w:t>
      </w:r>
      <w:r>
        <w:rPr>
          <w:lang w:val="en-US"/>
        </w:rPr>
        <w:t xml:space="preserve">. Selanjutnya, </w:t>
      </w:r>
      <w:r>
        <w:rPr>
          <w:i/>
          <w:lang w:val="en-US"/>
        </w:rPr>
        <w:t xml:space="preserve">anchor point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Pr>
          <w:i/>
          <w:lang w:val="en-US"/>
        </w:rPr>
        <w:t>anchor point</w:t>
      </w:r>
      <w:r>
        <w:rPr>
          <w:lang w:val="en-US"/>
        </w:rPr>
        <w:t xml:space="preserve"> menuju server. Untuk bisa mengirim 2 tipe data yang berbeda secara bersamaan, digunakan tipe data JSON. Data JSON yang dikirim oleh beberapa </w:t>
      </w:r>
      <w:r>
        <w:rPr>
          <w:i/>
          <w:lang w:val="en-US"/>
        </w:rPr>
        <w:t>anchor point</w:t>
      </w:r>
      <w:r>
        <w:rPr>
          <w:lang w:val="en-US"/>
        </w:rPr>
        <w:t xml:space="preserve"> akan diterima oleh server. Oleh server data JSON dari beberapa </w:t>
      </w:r>
      <w:r>
        <w:rPr>
          <w:i/>
          <w:lang w:val="en-US"/>
        </w:rPr>
        <w:t>anchor point</w:t>
      </w:r>
      <w:r>
        <w:rPr>
          <w:lang w:val="en-US"/>
        </w:rPr>
        <w:t xml:space="preserve"> akan dikumpulkan. Data RSSI pada data JSON tadi akan diurutkan berdasarkan urutan </w:t>
      </w:r>
      <w:r>
        <w:rPr>
          <w:i/>
          <w:lang w:val="en-US"/>
        </w:rPr>
        <w:t>anchor poin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43"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4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44"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4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77777777" w:rsidR="002A3AF7" w:rsidRDefault="002A3AF7" w:rsidP="002A3AF7">
      <w:pPr>
        <w:pStyle w:val="ListParagraph"/>
        <w:numPr>
          <w:ilvl w:val="6"/>
          <w:numId w:val="5"/>
        </w:numPr>
        <w:spacing w:line="240" w:lineRule="auto"/>
        <w:ind w:left="567"/>
        <w:jc w:val="both"/>
      </w:pPr>
      <w:r>
        <w:t xml:space="preserve">Kemudian, </w:t>
      </w:r>
      <w:r>
        <w:rPr>
          <w:i/>
        </w:rPr>
        <w:t xml:space="preserve">anchor point </w:t>
      </w:r>
      <w:r>
        <w:t xml:space="preserve">menangkap sinyal bluetooth yang dipancarkan oleh </w:t>
      </w:r>
      <w:r>
        <w:rPr>
          <w:i/>
        </w:rPr>
        <w:t>passive tag</w:t>
      </w:r>
    </w:p>
    <w:p w14:paraId="292CB1A5" w14:textId="77777777" w:rsidR="002A3AF7" w:rsidRDefault="002A3AF7" w:rsidP="002A3AF7">
      <w:pPr>
        <w:pStyle w:val="ListParagraph"/>
        <w:numPr>
          <w:ilvl w:val="6"/>
          <w:numId w:val="5"/>
        </w:numPr>
        <w:spacing w:line="240" w:lineRule="auto"/>
        <w:ind w:left="567"/>
        <w:jc w:val="both"/>
      </w:pPr>
      <w:r>
        <w:t xml:space="preserve">Selanjutnya, anchor point akan mengirimkan data RSSI dari </w:t>
      </w:r>
      <w:r>
        <w:rPr>
          <w:i/>
        </w:rPr>
        <w:t>passive tag</w:t>
      </w:r>
      <w:r>
        <w:t xml:space="preserve"> dan MAC </w:t>
      </w:r>
      <w:r>
        <w:rPr>
          <w:i/>
        </w:rPr>
        <w:t>address</w:t>
      </w:r>
      <w:r>
        <w:t xml:space="preserve"> </w:t>
      </w:r>
      <w:r>
        <w:rPr>
          <w:i/>
        </w:rPr>
        <w:t xml:space="preserve">anchor </w:t>
      </w:r>
      <w:r>
        <w:t>point menuju server dalam format data JSON</w:t>
      </w:r>
    </w:p>
    <w:p w14:paraId="32A7DDDC" w14:textId="77777777" w:rsidR="002A3AF7" w:rsidRDefault="002A3AF7" w:rsidP="002A3AF7">
      <w:pPr>
        <w:pStyle w:val="ListParagraph"/>
        <w:numPr>
          <w:ilvl w:val="6"/>
          <w:numId w:val="5"/>
        </w:numPr>
        <w:spacing w:line="240" w:lineRule="auto"/>
        <w:ind w:left="567"/>
        <w:jc w:val="both"/>
      </w:pPr>
      <w:r>
        <w:t xml:space="preserve">Server menerima data JSON yang dikirim anchor point dan menuliskan RSSI </w:t>
      </w:r>
      <w:r>
        <w:rPr>
          <w:i/>
        </w:rPr>
        <w:t>passive tag</w:t>
      </w:r>
      <w:r>
        <w:t xml:space="preserve"> pada file csv sesuai urutan dari </w:t>
      </w:r>
      <w:r w:rsidRPr="00050277">
        <w:rPr>
          <w:i/>
        </w:rPr>
        <w:t>anchor point</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77777777"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Pr>
          <w:i/>
          <w:szCs w:val="24"/>
        </w:rPr>
        <w:t xml:space="preserve">anchor point </w:t>
      </w:r>
      <w:r>
        <w:rPr>
          <w:szCs w:val="24"/>
        </w:rPr>
        <w:t>(AP)</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7F032B67" w:rsidR="002A3AF7" w:rsidRDefault="002A3AF7" w:rsidP="002A3AF7">
      <w:pPr>
        <w:pStyle w:val="Caption"/>
      </w:pPr>
      <w:bookmarkStart w:id="45" w:name="_Toc35779062"/>
      <w:r>
        <w:lastRenderedPageBreak/>
        <w:t xml:space="preserve">Tabel </w:t>
      </w:r>
      <w:r w:rsidR="004A138A">
        <w:fldChar w:fldCharType="begin"/>
      </w:r>
      <w:r w:rsidR="004A138A">
        <w:instrText xml:space="preserve"> STYLEREF 1 \s </w:instrText>
      </w:r>
      <w:r w:rsidR="004A138A">
        <w:fldChar w:fldCharType="separate"/>
      </w:r>
      <w:r w:rsidR="004A138A">
        <w:rPr>
          <w:noProof/>
        </w:rPr>
        <w:t>3</w:t>
      </w:r>
      <w:r w:rsidR="004A138A">
        <w:fldChar w:fldCharType="end"/>
      </w:r>
      <w:r w:rsidR="004A138A">
        <w:t>.</w:t>
      </w:r>
      <w:r w:rsidR="004A138A">
        <w:fldChar w:fldCharType="begin"/>
      </w:r>
      <w:r w:rsidR="004A138A">
        <w:instrText xml:space="preserve"> SEQ Tabel \* ARABIC \s 1 </w:instrText>
      </w:r>
      <w:r w:rsidR="004A138A">
        <w:fldChar w:fldCharType="separate"/>
      </w:r>
      <w:r w:rsidR="004A138A">
        <w:rPr>
          <w:noProof/>
        </w:rPr>
        <w:t>2</w:t>
      </w:r>
      <w:r w:rsidR="004A138A">
        <w:fldChar w:fldCharType="end"/>
      </w:r>
      <w:r>
        <w:t xml:space="preserve"> Format Data Training</w:t>
      </w:r>
      <w:bookmarkEnd w:id="4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77777777" w:rsidR="002A3AF7" w:rsidRDefault="002A3AF7" w:rsidP="001F1BB3">
            <w:pPr>
              <w:pStyle w:val="BodyTextFirstIndent"/>
              <w:ind w:firstLine="0"/>
            </w:pPr>
            <w:r>
              <w:t>RSSI AP 1</w:t>
            </w:r>
          </w:p>
        </w:tc>
        <w:tc>
          <w:tcPr>
            <w:tcW w:w="775" w:type="dxa"/>
          </w:tcPr>
          <w:p w14:paraId="2A575826" w14:textId="77777777" w:rsidR="002A3AF7" w:rsidRDefault="002A3AF7" w:rsidP="001F1BB3">
            <w:pPr>
              <w:pStyle w:val="BodyTextFirstIndent"/>
              <w:ind w:firstLine="0"/>
            </w:pPr>
            <w:r>
              <w:t>RSSI AP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77777777" w:rsidR="002A3AF7" w:rsidRDefault="002A3AF7" w:rsidP="001F1BB3">
            <w:pPr>
              <w:pStyle w:val="BodyTextFirstIndent"/>
              <w:ind w:firstLine="0"/>
            </w:pPr>
            <w:r>
              <w:t>RSSI AP 4</w:t>
            </w:r>
          </w:p>
        </w:tc>
        <w:tc>
          <w:tcPr>
            <w:tcW w:w="775" w:type="dxa"/>
          </w:tcPr>
          <w:p w14:paraId="7D337B94" w14:textId="77777777" w:rsidR="002A3AF7" w:rsidRDefault="002A3AF7" w:rsidP="001F1BB3">
            <w:pPr>
              <w:pStyle w:val="BodyTextFirstIndent"/>
              <w:ind w:firstLine="0"/>
            </w:pPr>
            <w:r>
              <w:t>RSSI AP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r>
        <w:rPr>
          <w:lang w:val="en-US"/>
        </w:rPr>
        <w:t xml:space="preserve">Perancangan Tahap </w:t>
      </w:r>
      <w:r>
        <w:rPr>
          <w:i/>
          <w:lang w:val="en-US"/>
        </w:rPr>
        <w:t>Online</w:t>
      </w:r>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77777777"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Pr>
          <w:i/>
          <w:lang w:val="en-US"/>
        </w:rPr>
        <w:t>anchor point</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Pr>
          <w:i/>
          <w:lang w:val="en-US"/>
        </w:rPr>
        <w:t>anchor point</w:t>
      </w:r>
      <w:r>
        <w:rPr>
          <w:lang w:val="en-US"/>
        </w:rPr>
        <w:t xml:space="preserve"> menuju server. Oleh server, data yang diterima dari beberapa </w:t>
      </w:r>
      <w:r w:rsidRPr="009C0CB6">
        <w:rPr>
          <w:i/>
          <w:lang w:val="en-US"/>
        </w:rPr>
        <w:t>anchor point</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46"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46"/>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47"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47"/>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D738C41"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Pr>
          <w:i/>
        </w:rPr>
        <w:t xml:space="preserve">anchor point </w:t>
      </w:r>
      <w:r>
        <w:t xml:space="preserve">akan secara otomatis menangkap sinyal bluetooth yang dipancarkan </w:t>
      </w:r>
      <w:r>
        <w:rPr>
          <w:i/>
        </w:rPr>
        <w:t>passive tag</w:t>
      </w:r>
    </w:p>
    <w:p w14:paraId="27E2A8D4" w14:textId="41DC68E0" w:rsidR="00317798" w:rsidRDefault="00317798" w:rsidP="00317798">
      <w:pPr>
        <w:pStyle w:val="BodyText"/>
        <w:numPr>
          <w:ilvl w:val="6"/>
          <w:numId w:val="5"/>
        </w:numPr>
        <w:ind w:left="567" w:hanging="426"/>
      </w:pPr>
      <w:r>
        <w:t xml:space="preserve">Kemudian </w:t>
      </w:r>
      <w:r>
        <w:rPr>
          <w:i/>
        </w:rPr>
        <w:t>anchor point</w:t>
      </w:r>
      <w:r>
        <w:t xml:space="preserve"> akan mengirimkan RSSI dari </w:t>
      </w:r>
      <w:r>
        <w:rPr>
          <w:i/>
        </w:rPr>
        <w:t>passive tag</w:t>
      </w:r>
      <w:r>
        <w:t xml:space="preserve"> dan MAC </w:t>
      </w:r>
      <w:r>
        <w:rPr>
          <w:i/>
        </w:rPr>
        <w:t>address</w:t>
      </w:r>
      <w:r>
        <w:t xml:space="preserve"> dari </w:t>
      </w:r>
      <w:r>
        <w:rPr>
          <w:i/>
        </w:rPr>
        <w:t>anchor point</w:t>
      </w:r>
      <w:r>
        <w:t xml:space="preserve"> menuju server</w:t>
      </w:r>
    </w:p>
    <w:p w14:paraId="61241F94" w14:textId="579A4BEB" w:rsidR="00317798" w:rsidRDefault="00817E27" w:rsidP="00317798">
      <w:pPr>
        <w:pStyle w:val="BodyText"/>
        <w:numPr>
          <w:ilvl w:val="6"/>
          <w:numId w:val="5"/>
        </w:numPr>
        <w:ind w:left="567" w:hanging="426"/>
      </w:pPr>
      <w:r>
        <w:t xml:space="preserve">Server menerima data yang dikirimkan </w:t>
      </w:r>
      <w:r>
        <w:rPr>
          <w:i/>
        </w:rPr>
        <w:t>anchor point</w:t>
      </w:r>
      <w:r>
        <w:t xml:space="preserve"> kemudian mengklasifikasikan nama lokasi dari pola sinyal yang dikirimkan oleh beberapa </w:t>
      </w:r>
      <w:r>
        <w:rPr>
          <w:i/>
        </w:rPr>
        <w:t>anchor point</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394159B4" w:rsidR="00F26490" w:rsidRDefault="00F26490" w:rsidP="00F26490">
      <w:pPr>
        <w:pStyle w:val="Caption"/>
      </w:pPr>
      <w:bookmarkStart w:id="48" w:name="_Toc35779063"/>
      <w:r>
        <w:t xml:space="preserve">Tabel </w:t>
      </w:r>
      <w:r w:rsidR="004A138A">
        <w:fldChar w:fldCharType="begin"/>
      </w:r>
      <w:r w:rsidR="004A138A">
        <w:instrText xml:space="preserve"> STYLEREF 1 \s </w:instrText>
      </w:r>
      <w:r w:rsidR="004A138A">
        <w:fldChar w:fldCharType="separate"/>
      </w:r>
      <w:r w:rsidR="004A138A">
        <w:rPr>
          <w:noProof/>
        </w:rPr>
        <w:t>3</w:t>
      </w:r>
      <w:r w:rsidR="004A138A">
        <w:fldChar w:fldCharType="end"/>
      </w:r>
      <w:r w:rsidR="004A138A">
        <w:t>.</w:t>
      </w:r>
      <w:r w:rsidR="004A138A">
        <w:fldChar w:fldCharType="begin"/>
      </w:r>
      <w:r w:rsidR="004A138A">
        <w:instrText xml:space="preserve"> SEQ Tabel \* ARABIC \s 1 </w:instrText>
      </w:r>
      <w:r w:rsidR="004A138A">
        <w:fldChar w:fldCharType="separate"/>
      </w:r>
      <w:r w:rsidR="004A138A">
        <w:rPr>
          <w:noProof/>
        </w:rPr>
        <w:t>3</w:t>
      </w:r>
      <w:r w:rsidR="004A138A">
        <w:fldChar w:fldCharType="end"/>
      </w:r>
      <w:r>
        <w:t xml:space="preserve"> Format </w:t>
      </w:r>
      <w:r w:rsidRPr="00F26490">
        <w:rPr>
          <w:i/>
        </w:rPr>
        <w:t>File Log</w:t>
      </w:r>
      <w:bookmarkEnd w:id="48"/>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3950B128" w14:textId="77777777" w:rsidR="00F26490" w:rsidRPr="00F26490" w:rsidRDefault="00F26490" w:rsidP="00F26490">
      <w:pPr>
        <w:pStyle w:val="ListParagraph"/>
        <w:ind w:left="0" w:firstLine="284"/>
      </w:pPr>
    </w:p>
    <w:p w14:paraId="6D8F02BD" w14:textId="77777777" w:rsidR="003A57AF" w:rsidRDefault="003A57AF" w:rsidP="003A57AF">
      <w:pPr>
        <w:pStyle w:val="Heading3"/>
      </w:pPr>
      <w:bookmarkStart w:id="49" w:name="_Toc25999913"/>
      <w:r>
        <w:t>Perancangan Parameter Pengujian</w:t>
      </w:r>
      <w:bookmarkEnd w:id="49"/>
    </w:p>
    <w:p w14:paraId="2268F689" w14:textId="77777777" w:rsidR="003A57AF" w:rsidRDefault="003A57AF" w:rsidP="00E23BE3">
      <w:pPr>
        <w:pStyle w:val="Heading4"/>
      </w:pPr>
      <w:bookmarkStart w:id="50" w:name="_Toc25999914"/>
      <w:r>
        <w:t>Akurasi Kesalahan Pelacakan Secara Umum</w:t>
      </w:r>
      <w:bookmarkEnd w:id="50"/>
    </w:p>
    <w:p w14:paraId="2FC6B293" w14:textId="5F368C48" w:rsidR="003A57AF" w:rsidRDefault="003A57AF" w:rsidP="003A57AF">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w:t>
      </w:r>
      <w:r w:rsidR="00050294">
        <w:t>3</w:t>
      </w:r>
      <w:r>
        <w:t>.1 merupakan persamaan untuk menghitung akurasi hasil pelacakan.</w:t>
      </w:r>
    </w:p>
    <w:p w14:paraId="74BD6BD8" w14:textId="562002B4" w:rsidR="003A57AF" w:rsidRDefault="003A57AF" w:rsidP="003A57AF">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w:t>
      </w:r>
      <w:r w:rsidR="00955548">
        <w:t>3</w:t>
      </w:r>
      <w:r>
        <w:t>.1)</w:t>
      </w:r>
    </w:p>
    <w:p w14:paraId="2FC0D20B" w14:textId="34D1CA20" w:rsidR="003A57AF" w:rsidRDefault="00050294" w:rsidP="003A57AF">
      <w:pPr>
        <w:ind w:firstLine="284"/>
      </w:pPr>
      <w:r>
        <w:t>Hasil perhitungan diatas digunakan untuk menunjukkan akurasi dari sistem penentuan lokasi yang diimplementasikan. Rumus diatas juga digunakan pada pengujian untuk menghitung akurasi kesalahan tiap sub-lokasi dalam ruang</w:t>
      </w:r>
    </w:p>
    <w:p w14:paraId="1346C26C" w14:textId="256DE4D7" w:rsidR="003A57AF" w:rsidRDefault="003A57AF" w:rsidP="00E23BE3">
      <w:pPr>
        <w:pStyle w:val="Heading4"/>
      </w:pPr>
      <w:bookmarkStart w:id="51" w:name="_Toc25999915"/>
      <w:r>
        <w:t xml:space="preserve">Akurasi Kesalahan </w:t>
      </w:r>
      <w:r w:rsidR="00763204">
        <w:t>Tiap Sub-Lokasi Dalam Ruang</w:t>
      </w:r>
      <w:bookmarkEnd w:id="51"/>
    </w:p>
    <w:p w14:paraId="5ADB10B8" w14:textId="489DCFA4" w:rsidR="003A57AF" w:rsidRPr="002E68C3" w:rsidRDefault="003A57AF" w:rsidP="003A57AF">
      <w:pPr>
        <w:pStyle w:val="BodyText"/>
        <w:ind w:firstLine="284"/>
      </w:pPr>
      <w:r>
        <w:t xml:space="preserve">Parameter pengujian ini membagi ruangan menjadi 4 bagian sub-lokasi yang bertujuan untuk memetakan akurasi kesalahan pelacakan pada tiap sub-lokasi, sehingga diketahui pada sub-lokasi mana pada suatu ruangan yang memiliki tingkat akurasi kesalahan paling tinggi.  </w:t>
      </w:r>
    </w:p>
    <w:p w14:paraId="61CBF2C7" w14:textId="72570382" w:rsidR="00955548" w:rsidRDefault="003A57AF" w:rsidP="00955548">
      <w:pPr>
        <w:pStyle w:val="Caption"/>
      </w:pPr>
      <w:r>
        <w:t xml:space="preserve"> </w:t>
      </w:r>
      <w:bookmarkStart w:id="52" w:name="_Toc35779064"/>
      <w:r w:rsidR="00955548">
        <w:t xml:space="preserve">Tabel </w:t>
      </w:r>
      <w:r w:rsidR="004A138A">
        <w:fldChar w:fldCharType="begin"/>
      </w:r>
      <w:r w:rsidR="004A138A">
        <w:instrText xml:space="preserve"> STYLEREF 1 \s </w:instrText>
      </w:r>
      <w:r w:rsidR="004A138A">
        <w:fldChar w:fldCharType="separate"/>
      </w:r>
      <w:r w:rsidR="004A138A">
        <w:rPr>
          <w:noProof/>
        </w:rPr>
        <w:t>3</w:t>
      </w:r>
      <w:r w:rsidR="004A138A">
        <w:fldChar w:fldCharType="end"/>
      </w:r>
      <w:r w:rsidR="004A138A">
        <w:t>.</w:t>
      </w:r>
      <w:r w:rsidR="004A138A">
        <w:fldChar w:fldCharType="begin"/>
      </w:r>
      <w:r w:rsidR="004A138A">
        <w:instrText xml:space="preserve"> SEQ Tabel \* ARABIC \s 1 </w:instrText>
      </w:r>
      <w:r w:rsidR="004A138A">
        <w:fldChar w:fldCharType="separate"/>
      </w:r>
      <w:r w:rsidR="004A138A">
        <w:rPr>
          <w:noProof/>
        </w:rPr>
        <w:t>4</w:t>
      </w:r>
      <w:r w:rsidR="004A138A">
        <w:fldChar w:fldCharType="end"/>
      </w:r>
      <w:r w:rsidR="00955548">
        <w:t xml:space="preserve"> Tabel akurasi kesalahan </w:t>
      </w:r>
      <w:r w:rsidR="00050294">
        <w:t>tiap</w:t>
      </w:r>
      <w:r w:rsidR="00955548">
        <w:t xml:space="preserve"> sub-lokasi dalam ruang</w:t>
      </w:r>
      <w:bookmarkEnd w:id="5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1AE52FA5" w:rsidR="003A57AF" w:rsidRDefault="003A57AF" w:rsidP="00E23BE3">
      <w:pPr>
        <w:pStyle w:val="BodyText"/>
        <w:ind w:firstLine="284"/>
      </w:pPr>
      <w:r>
        <w:t xml:space="preserve">Pada Tabel </w:t>
      </w:r>
      <w:r w:rsidR="00955548">
        <w:t>3.3</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53" w:name="_Toc20222292"/>
      <w:bookmarkStart w:id="54" w:name="_Toc25999902"/>
      <w:r>
        <w:t>Implementasi</w:t>
      </w:r>
      <w:bookmarkEnd w:id="53"/>
      <w:bookmarkEnd w:id="54"/>
    </w:p>
    <w:p w14:paraId="6356E99A" w14:textId="548B227E" w:rsidR="007C7977"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p>
    <w:p w14:paraId="361B68AA" w14:textId="2F80FA57" w:rsidR="003B4F5C" w:rsidRPr="00441020" w:rsidRDefault="003B4F5C" w:rsidP="007C7977">
      <w:pPr>
        <w:pStyle w:val="BodyText"/>
        <w:ind w:firstLine="340"/>
      </w:pPr>
      <w:r>
        <w:t xml:space="preserve">Pada tahap implementasi, seluruh perangkat yang digunakan akan diberikan kode sumber untuk dieksekusi. </w:t>
      </w:r>
      <w:r w:rsidR="00441020">
        <w:t xml:space="preserve">Kemudian perangkat </w:t>
      </w:r>
      <w:r w:rsidR="00441020">
        <w:rPr>
          <w:i/>
        </w:rPr>
        <w:t>anchor point</w:t>
      </w:r>
      <w:r w:rsidR="00441020">
        <w:t xml:space="preserve"> akan diletakkan pada masing-masing ruang. Jumlah perangkat </w:t>
      </w:r>
      <w:r w:rsidR="00441020">
        <w:rPr>
          <w:i/>
        </w:rPr>
        <w:t xml:space="preserve">anchor point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441020">
        <w:rPr>
          <w:i/>
        </w:rPr>
        <w:t>anchor point</w:t>
      </w:r>
      <w:r w:rsidR="00441020">
        <w:t xml:space="preserve"> dan 1 ruangan diletakkan 1 perangkat </w:t>
      </w:r>
      <w:r w:rsidR="00441020">
        <w:rPr>
          <w:i/>
        </w:rPr>
        <w:t>anchor point.</w:t>
      </w:r>
    </w:p>
    <w:p w14:paraId="184C957C" w14:textId="77777777" w:rsidR="007C7977" w:rsidRDefault="007C7977" w:rsidP="007C7977">
      <w:pPr>
        <w:pStyle w:val="Heading2"/>
        <w:numPr>
          <w:ilvl w:val="1"/>
          <w:numId w:val="40"/>
        </w:numPr>
      </w:pPr>
      <w:bookmarkStart w:id="55" w:name="_Toc20222293"/>
      <w:bookmarkStart w:id="56" w:name="_Toc25999903"/>
      <w:r>
        <w:t>Pengujian</w:t>
      </w:r>
      <w:bookmarkEnd w:id="55"/>
      <w:bookmarkEnd w:id="56"/>
    </w:p>
    <w:p w14:paraId="4D0F7609" w14:textId="49BC9DC0" w:rsidR="007C7977"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p>
    <w:p w14:paraId="7297EF1A" w14:textId="31978AC6" w:rsidR="00A2668F" w:rsidRPr="00763204" w:rsidRDefault="00A2668F" w:rsidP="00A2668F">
      <w:pPr>
        <w:pStyle w:val="Heading3"/>
      </w:pPr>
      <w:r w:rsidRPr="00763204">
        <w:t>Pengujian Akurasi Kesalahan Umum</w:t>
      </w:r>
    </w:p>
    <w:p w14:paraId="3D3BED9B" w14:textId="4FEE8AB3" w:rsidR="00A2668F" w:rsidRDefault="003D6105" w:rsidP="007C7977">
      <w:pPr>
        <w:pStyle w:val="BodyText"/>
        <w:ind w:firstLine="340"/>
      </w:pPr>
      <w:r>
        <w:t xml:space="preserve">Pada sub bab ini akan dijelaskan mengenai pengujian untuk memperoleh akurasi kesalahan dalam penentuan lokasi secara umum. Sub bab ini dibagi menjadi 2 bagian. Bagian pertama menjelaskan tentang alur dari pengujian dan </w:t>
      </w:r>
      <w:r>
        <w:lastRenderedPageBreak/>
        <w:t xml:space="preserve">bagian kedua adalah format dari file log yang berisi tentang hasil klasifikasi dan rinciannya. </w:t>
      </w:r>
    </w:p>
    <w:p w14:paraId="0D4BE533" w14:textId="2F0A223C" w:rsidR="003D6105" w:rsidRDefault="003D6105" w:rsidP="003D6105">
      <w:pPr>
        <w:pStyle w:val="Heading4"/>
      </w:pPr>
      <w:r>
        <w:t>Alur Pengujian Akurasi Kesalahan Umum</w:t>
      </w:r>
    </w:p>
    <w:p w14:paraId="591F9F4A" w14:textId="77CF5B4E" w:rsidR="003D6105" w:rsidRDefault="003D6105" w:rsidP="003D6105">
      <w:pPr>
        <w:ind w:firstLine="284"/>
      </w:pPr>
      <w:r>
        <w:t>Pada sub bab ini akan dijelaskan alur dari pelaksanaan pengujian untuk memperoleh akurasi kesalahan penentuan lokasi secara umum. Alur pengujian ini tergambar pada Gambar dibawah ini.</w:t>
      </w:r>
    </w:p>
    <w:p w14:paraId="40CF2179" w14:textId="77777777" w:rsidR="00143A1C" w:rsidRDefault="003B7EDB" w:rsidP="00143A1C">
      <w:pPr>
        <w:keepNext/>
        <w:ind w:firstLine="284"/>
        <w:jc w:val="center"/>
      </w:pPr>
      <w:r w:rsidRPr="003B7EDB">
        <w:rPr>
          <w:noProof/>
          <w:lang w:val="en-US"/>
        </w:rPr>
        <w:drawing>
          <wp:inline distT="0" distB="0" distL="0" distR="0" wp14:anchorId="7044A8EA" wp14:editId="35C5C215">
            <wp:extent cx="3990975" cy="4820700"/>
            <wp:effectExtent l="0" t="0" r="0" b="0"/>
            <wp:docPr id="22" name="Picture 22" descr="D:\DATA KULIAH\SEMESTER VIII\skripsi-indoorLocalization\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Alur pengujian 1 (akurasi umu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4996" cy="4825557"/>
                    </a:xfrm>
                    <a:prstGeom prst="rect">
                      <a:avLst/>
                    </a:prstGeom>
                    <a:noFill/>
                    <a:ln>
                      <a:noFill/>
                    </a:ln>
                  </pic:spPr>
                </pic:pic>
              </a:graphicData>
            </a:graphic>
          </wp:inline>
        </w:drawing>
      </w:r>
    </w:p>
    <w:p w14:paraId="437843D7" w14:textId="4680EA72" w:rsidR="003D6105" w:rsidRDefault="00143A1C" w:rsidP="00143A1C">
      <w:pPr>
        <w:pStyle w:val="Caption"/>
      </w:pPr>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7</w:t>
      </w:r>
      <w:r w:rsidR="00B858C6">
        <w:fldChar w:fldCharType="end"/>
      </w:r>
      <w:r>
        <w:t xml:space="preserve"> Alur Pengujian Akurasi Kesalahan Umum</w:t>
      </w:r>
    </w:p>
    <w:p w14:paraId="5C36941B" w14:textId="129B52AF" w:rsidR="00143A1C" w:rsidRDefault="00143A1C" w:rsidP="00143A1C">
      <w:pPr>
        <w:pStyle w:val="BodyText"/>
        <w:numPr>
          <w:ilvl w:val="6"/>
          <w:numId w:val="40"/>
        </w:numPr>
        <w:ind w:left="567"/>
      </w:pPr>
      <w:r>
        <w:t xml:space="preserve">Pada ruang ke-n, </w:t>
      </w:r>
      <w:r>
        <w:rPr>
          <w:i/>
        </w:rPr>
        <w:t xml:space="preserve">passive tag </w:t>
      </w:r>
      <w:r w:rsidRPr="00143A1C">
        <w:t>dinyala</w:t>
      </w:r>
      <w:r>
        <w:t>kan</w:t>
      </w:r>
    </w:p>
    <w:p w14:paraId="7B9CA337" w14:textId="292EB767" w:rsidR="00143A1C" w:rsidRDefault="00143A1C" w:rsidP="00143A1C">
      <w:pPr>
        <w:pStyle w:val="BodyText"/>
        <w:numPr>
          <w:ilvl w:val="6"/>
          <w:numId w:val="40"/>
        </w:numPr>
        <w:ind w:left="567"/>
      </w:pPr>
      <w:r>
        <w:rPr>
          <w:i/>
        </w:rPr>
        <w:t xml:space="preserve">Anchor point </w:t>
      </w:r>
      <w:r>
        <w:t xml:space="preserve">akan menangkap sinyal bluetooth dari </w:t>
      </w:r>
      <w:r>
        <w:rPr>
          <w:i/>
        </w:rPr>
        <w:t>passive tag</w:t>
      </w:r>
    </w:p>
    <w:p w14:paraId="003EB9C5" w14:textId="74EE90A9" w:rsidR="00143A1C" w:rsidRDefault="00143A1C" w:rsidP="00143A1C">
      <w:pPr>
        <w:pStyle w:val="BodyText"/>
        <w:numPr>
          <w:ilvl w:val="6"/>
          <w:numId w:val="40"/>
        </w:numPr>
        <w:ind w:left="567"/>
      </w:pPr>
      <w:r>
        <w:rPr>
          <w:i/>
        </w:rPr>
        <w:t xml:space="preserve">Anchor point </w:t>
      </w:r>
      <w:r>
        <w:t xml:space="preserve">akan mengirim RSSI dari </w:t>
      </w:r>
      <w:r>
        <w:rPr>
          <w:i/>
        </w:rPr>
        <w:t>passive tag</w:t>
      </w:r>
      <w:r>
        <w:t xml:space="preserve"> dan MAC </w:t>
      </w:r>
      <w:r>
        <w:rPr>
          <w:i/>
        </w:rPr>
        <w:t>address anchor point</w:t>
      </w:r>
      <w:r>
        <w:t xml:space="preserve"> menuju server menggunakan format data JSON</w:t>
      </w:r>
    </w:p>
    <w:p w14:paraId="7F308BEA" w14:textId="68663BA7" w:rsidR="00143A1C" w:rsidRPr="00143A1C" w:rsidRDefault="00143A1C" w:rsidP="00143A1C">
      <w:pPr>
        <w:pStyle w:val="BodyText"/>
        <w:numPr>
          <w:ilvl w:val="6"/>
          <w:numId w:val="40"/>
        </w:numPr>
        <w:ind w:left="567"/>
      </w:pPr>
      <w:r>
        <w:t xml:space="preserve">Server menerima data yang dikirim </w:t>
      </w:r>
      <w:r>
        <w:rPr>
          <w:i/>
        </w:rPr>
        <w:t>anchor point</w:t>
      </w:r>
    </w:p>
    <w:p w14:paraId="350B5F51" w14:textId="5818DF76" w:rsidR="00143A1C" w:rsidRPr="00143A1C" w:rsidRDefault="00143A1C" w:rsidP="00143A1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4C00DC86" w14:textId="27EE3CCF" w:rsidR="00143A1C" w:rsidRPr="00143A1C" w:rsidRDefault="00143A1C" w:rsidP="00143A1C">
      <w:pPr>
        <w:pStyle w:val="BodyText"/>
        <w:numPr>
          <w:ilvl w:val="6"/>
          <w:numId w:val="40"/>
        </w:numPr>
        <w:ind w:left="567"/>
      </w:pPr>
      <w:r>
        <w:rPr>
          <w:rFonts w:cs="Calibri"/>
          <w:i/>
        </w:rPr>
        <w:t xml:space="preserve">Passive tag </w:t>
      </w:r>
      <w:r>
        <w:rPr>
          <w:rFonts w:cs="Calibri"/>
        </w:rPr>
        <w:t>dimatikan</w:t>
      </w:r>
    </w:p>
    <w:p w14:paraId="367E5777" w14:textId="71115AC2" w:rsidR="00143A1C" w:rsidRPr="00143A1C" w:rsidRDefault="00143A1C" w:rsidP="00143A1C">
      <w:pPr>
        <w:pStyle w:val="BodyText"/>
        <w:numPr>
          <w:ilvl w:val="6"/>
          <w:numId w:val="40"/>
        </w:numPr>
        <w:ind w:left="567"/>
      </w:pPr>
      <w:r>
        <w:rPr>
          <w:rFonts w:cs="Calibri"/>
        </w:rPr>
        <w:lastRenderedPageBreak/>
        <w:t>Proses noomor 1-6 diulang sampai semua lokasi selesai dilakukan pengambilan data.</w:t>
      </w:r>
    </w:p>
    <w:p w14:paraId="62F8779B" w14:textId="0C213A1C" w:rsidR="00143A1C" w:rsidRDefault="00143A1C" w:rsidP="004A138A">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124467B5" w14:textId="4F0D6C0B" w:rsidR="00143A1C" w:rsidRDefault="004A138A" w:rsidP="004A138A">
      <w:pPr>
        <w:pStyle w:val="Heading4"/>
      </w:pPr>
      <w:r>
        <w:t>Format File Log Pengujian Akurasi Kesalahan Umum</w:t>
      </w:r>
    </w:p>
    <w:p w14:paraId="50F6BA4C" w14:textId="41A76882" w:rsidR="004A138A" w:rsidRDefault="004A138A" w:rsidP="004A138A">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4E612322" w14:textId="096AA779" w:rsidR="004A138A" w:rsidRDefault="004A138A" w:rsidP="004A138A">
      <w:pPr>
        <w:pStyle w:val="ListParagraph"/>
        <w:numPr>
          <w:ilvl w:val="6"/>
          <w:numId w:val="40"/>
        </w:numPr>
        <w:ind w:left="567"/>
      </w:pPr>
      <w:r>
        <w:t>Hasil klasifikasi (nama lokasi)</w:t>
      </w:r>
    </w:p>
    <w:p w14:paraId="5BA7811B" w14:textId="41C864A4" w:rsidR="004A138A" w:rsidRDefault="004A138A" w:rsidP="004A138A">
      <w:pPr>
        <w:pStyle w:val="ListParagraph"/>
        <w:numPr>
          <w:ilvl w:val="6"/>
          <w:numId w:val="40"/>
        </w:numPr>
        <w:ind w:left="567"/>
      </w:pPr>
      <w:r>
        <w:t>Waktu klasifikasi (HH:MM:SS)</w:t>
      </w:r>
    </w:p>
    <w:p w14:paraId="3FC9B9ED" w14:textId="599B4669" w:rsidR="004A138A" w:rsidRDefault="004A138A" w:rsidP="004A138A">
      <w:pPr>
        <w:pStyle w:val="ListParagraph"/>
        <w:numPr>
          <w:ilvl w:val="6"/>
          <w:numId w:val="40"/>
        </w:numPr>
        <w:ind w:left="567"/>
      </w:pPr>
      <w:r>
        <w:t>Nama lokasi sebenarnya</w:t>
      </w:r>
    </w:p>
    <w:p w14:paraId="315D0BD2" w14:textId="4EE690AC" w:rsidR="004A138A" w:rsidRDefault="004A138A" w:rsidP="004A138A">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7E4901A1" w14:textId="1A5C1570" w:rsidR="004A138A" w:rsidRDefault="004A138A" w:rsidP="004A138A">
      <w:pPr>
        <w:pStyle w:val="ListParagraph"/>
        <w:ind w:left="567"/>
        <w:jc w:val="both"/>
      </w:pPr>
      <w:r>
        <w:t xml:space="preserve">Tabel dibawah ini merupakan format dalam </w:t>
      </w:r>
      <w:r>
        <w:rPr>
          <w:i/>
        </w:rPr>
        <w:t>file log</w:t>
      </w:r>
      <w:r>
        <w:t xml:space="preserve"> untuk pengujian ini.</w:t>
      </w:r>
    </w:p>
    <w:p w14:paraId="5E1CE765" w14:textId="14F65F8B" w:rsidR="004A138A" w:rsidRPr="004A138A" w:rsidRDefault="004A138A" w:rsidP="004A138A">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4A138A" w14:paraId="6A137EF0" w14:textId="77777777" w:rsidTr="004A138A">
        <w:trPr>
          <w:trHeight w:val="236"/>
          <w:jc w:val="center"/>
        </w:trPr>
        <w:tc>
          <w:tcPr>
            <w:tcW w:w="1657" w:type="dxa"/>
          </w:tcPr>
          <w:p w14:paraId="60533BE6" w14:textId="336D4C7D" w:rsidR="004A138A" w:rsidRDefault="004A138A" w:rsidP="004A138A">
            <w:pPr>
              <w:pStyle w:val="ListParagraph"/>
              <w:spacing w:after="0" w:line="240" w:lineRule="auto"/>
              <w:ind w:left="0"/>
              <w:jc w:val="both"/>
            </w:pPr>
            <w:r>
              <w:t>Hasil klasifikasi</w:t>
            </w:r>
          </w:p>
        </w:tc>
        <w:tc>
          <w:tcPr>
            <w:tcW w:w="1503" w:type="dxa"/>
          </w:tcPr>
          <w:p w14:paraId="742DCE54" w14:textId="67E5A099" w:rsidR="004A138A" w:rsidRDefault="004A138A" w:rsidP="004A138A">
            <w:pPr>
              <w:pStyle w:val="ListParagraph"/>
              <w:spacing w:after="0"/>
              <w:ind w:left="0"/>
              <w:jc w:val="both"/>
            </w:pPr>
            <w:r>
              <w:t>Waktu</w:t>
            </w:r>
          </w:p>
        </w:tc>
        <w:tc>
          <w:tcPr>
            <w:tcW w:w="1965" w:type="dxa"/>
          </w:tcPr>
          <w:p w14:paraId="1C515C50" w14:textId="4394E5F1" w:rsidR="004A138A" w:rsidRDefault="004A138A" w:rsidP="004A138A">
            <w:pPr>
              <w:pStyle w:val="ListParagraph"/>
              <w:spacing w:after="0" w:line="240" w:lineRule="auto"/>
              <w:ind w:left="0"/>
              <w:jc w:val="both"/>
            </w:pPr>
            <w:r>
              <w:t>Lokasi sebenarnya</w:t>
            </w:r>
          </w:p>
        </w:tc>
        <w:tc>
          <w:tcPr>
            <w:tcW w:w="1442" w:type="dxa"/>
          </w:tcPr>
          <w:p w14:paraId="784F1CD6" w14:textId="16C22A70" w:rsidR="004A138A" w:rsidRDefault="004A138A" w:rsidP="004A138A">
            <w:pPr>
              <w:pStyle w:val="ListParagraph"/>
              <w:spacing w:after="0" w:line="240" w:lineRule="auto"/>
              <w:ind w:left="0"/>
            </w:pPr>
            <w:r>
              <w:t>Kecocokan</w:t>
            </w:r>
          </w:p>
        </w:tc>
      </w:tr>
      <w:tr w:rsidR="004A138A" w14:paraId="24BF0E5D" w14:textId="77777777" w:rsidTr="004A138A">
        <w:trPr>
          <w:trHeight w:val="236"/>
          <w:jc w:val="center"/>
        </w:trPr>
        <w:tc>
          <w:tcPr>
            <w:tcW w:w="1657" w:type="dxa"/>
          </w:tcPr>
          <w:p w14:paraId="15CE9E9C" w14:textId="43F17BF8" w:rsidR="004A138A" w:rsidRDefault="004A138A" w:rsidP="004A138A">
            <w:pPr>
              <w:pStyle w:val="ListParagraph"/>
              <w:spacing w:after="0" w:line="240" w:lineRule="auto"/>
              <w:ind w:left="0"/>
              <w:jc w:val="both"/>
            </w:pPr>
            <w:r>
              <w:t>Ruang 1</w:t>
            </w:r>
          </w:p>
        </w:tc>
        <w:tc>
          <w:tcPr>
            <w:tcW w:w="1503" w:type="dxa"/>
          </w:tcPr>
          <w:p w14:paraId="32A78011" w14:textId="64FB8158" w:rsidR="004A138A" w:rsidRDefault="004A138A" w:rsidP="004A138A">
            <w:pPr>
              <w:pStyle w:val="ListParagraph"/>
              <w:spacing w:after="0"/>
              <w:ind w:left="0"/>
              <w:jc w:val="both"/>
            </w:pPr>
            <w:r>
              <w:t>00:00:01</w:t>
            </w:r>
          </w:p>
        </w:tc>
        <w:tc>
          <w:tcPr>
            <w:tcW w:w="1965" w:type="dxa"/>
          </w:tcPr>
          <w:p w14:paraId="5EE8EB42" w14:textId="09AC0DDB" w:rsidR="004A138A" w:rsidRDefault="004A138A" w:rsidP="004A138A">
            <w:pPr>
              <w:pStyle w:val="ListParagraph"/>
              <w:spacing w:after="0" w:line="240" w:lineRule="auto"/>
              <w:ind w:left="0"/>
              <w:jc w:val="both"/>
            </w:pPr>
            <w:r>
              <w:t>Ruang 1</w:t>
            </w:r>
          </w:p>
        </w:tc>
        <w:tc>
          <w:tcPr>
            <w:tcW w:w="1442" w:type="dxa"/>
          </w:tcPr>
          <w:p w14:paraId="28963013" w14:textId="0C4139BD" w:rsidR="004A138A" w:rsidRDefault="004A138A" w:rsidP="004A138A">
            <w:pPr>
              <w:pStyle w:val="ListParagraph"/>
              <w:spacing w:after="0" w:line="240" w:lineRule="auto"/>
              <w:ind w:left="0"/>
            </w:pPr>
            <w:r>
              <w:t>Match</w:t>
            </w:r>
          </w:p>
        </w:tc>
      </w:tr>
      <w:tr w:rsidR="004A138A" w14:paraId="1BA4D693" w14:textId="77777777" w:rsidTr="004A138A">
        <w:trPr>
          <w:trHeight w:val="236"/>
          <w:jc w:val="center"/>
        </w:trPr>
        <w:tc>
          <w:tcPr>
            <w:tcW w:w="1657" w:type="dxa"/>
          </w:tcPr>
          <w:p w14:paraId="2E4F905A" w14:textId="2D463167" w:rsidR="004A138A" w:rsidRDefault="004A138A" w:rsidP="004A138A">
            <w:pPr>
              <w:pStyle w:val="ListParagraph"/>
              <w:spacing w:after="0" w:line="240" w:lineRule="auto"/>
              <w:ind w:left="0"/>
              <w:jc w:val="both"/>
            </w:pPr>
            <w:r>
              <w:t>Lorong</w:t>
            </w:r>
          </w:p>
        </w:tc>
        <w:tc>
          <w:tcPr>
            <w:tcW w:w="1503" w:type="dxa"/>
          </w:tcPr>
          <w:p w14:paraId="3D61A2CA" w14:textId="7B94E96F" w:rsidR="004A138A" w:rsidRDefault="004A138A" w:rsidP="004A138A">
            <w:pPr>
              <w:pStyle w:val="ListParagraph"/>
              <w:spacing w:after="0"/>
              <w:ind w:left="0"/>
              <w:jc w:val="both"/>
            </w:pPr>
            <w:r>
              <w:t>00:00:02</w:t>
            </w:r>
          </w:p>
        </w:tc>
        <w:tc>
          <w:tcPr>
            <w:tcW w:w="1965" w:type="dxa"/>
          </w:tcPr>
          <w:p w14:paraId="65AF04E9" w14:textId="32EF1F07" w:rsidR="004A138A" w:rsidRDefault="004A138A" w:rsidP="004A138A">
            <w:pPr>
              <w:pStyle w:val="ListParagraph"/>
              <w:spacing w:after="0" w:line="240" w:lineRule="auto"/>
              <w:ind w:left="0"/>
              <w:jc w:val="both"/>
            </w:pPr>
            <w:r>
              <w:t>Ruang 1</w:t>
            </w:r>
          </w:p>
        </w:tc>
        <w:tc>
          <w:tcPr>
            <w:tcW w:w="1442" w:type="dxa"/>
          </w:tcPr>
          <w:p w14:paraId="065C3D35" w14:textId="15F4E065" w:rsidR="004A138A" w:rsidRDefault="004A138A" w:rsidP="004A138A">
            <w:pPr>
              <w:pStyle w:val="ListParagraph"/>
              <w:spacing w:after="0" w:line="240" w:lineRule="auto"/>
              <w:ind w:left="0"/>
            </w:pPr>
            <w:r>
              <w:t>Mismatch</w:t>
            </w:r>
          </w:p>
        </w:tc>
      </w:tr>
      <w:tr w:rsidR="004A138A" w14:paraId="5BF7E873" w14:textId="77777777" w:rsidTr="004A138A">
        <w:trPr>
          <w:trHeight w:val="236"/>
          <w:jc w:val="center"/>
        </w:trPr>
        <w:tc>
          <w:tcPr>
            <w:tcW w:w="1657" w:type="dxa"/>
          </w:tcPr>
          <w:p w14:paraId="2B40962A" w14:textId="0E9EC987" w:rsidR="004A138A" w:rsidRDefault="004A138A" w:rsidP="004A138A">
            <w:pPr>
              <w:pStyle w:val="ListParagraph"/>
              <w:spacing w:after="0" w:line="240" w:lineRule="auto"/>
              <w:ind w:left="0"/>
              <w:jc w:val="both"/>
            </w:pPr>
            <w:r>
              <w:t>Ruang 1</w:t>
            </w:r>
          </w:p>
        </w:tc>
        <w:tc>
          <w:tcPr>
            <w:tcW w:w="1503" w:type="dxa"/>
          </w:tcPr>
          <w:p w14:paraId="67CD819A" w14:textId="27099896" w:rsidR="004A138A" w:rsidRDefault="004A138A" w:rsidP="004A138A">
            <w:pPr>
              <w:pStyle w:val="ListParagraph"/>
              <w:spacing w:after="0"/>
              <w:ind w:left="0"/>
              <w:jc w:val="both"/>
            </w:pPr>
            <w:r>
              <w:t>00:00:03</w:t>
            </w:r>
          </w:p>
        </w:tc>
        <w:tc>
          <w:tcPr>
            <w:tcW w:w="1965" w:type="dxa"/>
          </w:tcPr>
          <w:p w14:paraId="51F1E190" w14:textId="66FDB2E1" w:rsidR="004A138A" w:rsidRDefault="004A138A" w:rsidP="004A138A">
            <w:pPr>
              <w:pStyle w:val="ListParagraph"/>
              <w:spacing w:after="0" w:line="240" w:lineRule="auto"/>
              <w:ind w:left="0"/>
              <w:jc w:val="both"/>
            </w:pPr>
            <w:r>
              <w:t>Ruang 1</w:t>
            </w:r>
          </w:p>
        </w:tc>
        <w:tc>
          <w:tcPr>
            <w:tcW w:w="1442" w:type="dxa"/>
          </w:tcPr>
          <w:p w14:paraId="47672B60" w14:textId="2DC458CD" w:rsidR="004A138A" w:rsidRDefault="004A138A" w:rsidP="004A138A">
            <w:pPr>
              <w:pStyle w:val="ListParagraph"/>
              <w:spacing w:after="0" w:line="240" w:lineRule="auto"/>
              <w:ind w:left="0"/>
            </w:pPr>
            <w:r>
              <w:t>Match</w:t>
            </w:r>
          </w:p>
        </w:tc>
      </w:tr>
    </w:tbl>
    <w:p w14:paraId="77DAA796" w14:textId="77777777" w:rsidR="004A138A" w:rsidRDefault="004A138A" w:rsidP="004A138A">
      <w:pPr>
        <w:pStyle w:val="ListParagraph"/>
        <w:ind w:left="567"/>
        <w:jc w:val="both"/>
      </w:pPr>
    </w:p>
    <w:p w14:paraId="7ED023AE" w14:textId="67FBDA1C" w:rsidR="00763204" w:rsidRDefault="00763204" w:rsidP="00763204">
      <w:pPr>
        <w:pStyle w:val="Heading3"/>
      </w:pPr>
      <w:r w:rsidRPr="00763204">
        <w:t>Pengujian Akurasi Kesalahan Tiap Sub-Lokasi</w:t>
      </w:r>
    </w:p>
    <w:p w14:paraId="67BB2E85" w14:textId="54DC143A" w:rsidR="00B858C6" w:rsidRDefault="006A4B17" w:rsidP="006A4B17">
      <w:pPr>
        <w:pStyle w:val="BodyText"/>
        <w:ind w:firstLine="284"/>
      </w:pPr>
      <w:r>
        <w:t>Pada sub bab ini akan dijelaskan secara detail mengenai implementasi dari pengujian akurasi kesalahan tiap sub lokasi pada ruangan</w:t>
      </w:r>
      <w:r w:rsidR="00A94E91">
        <w:t xml:space="preserve">. Tujuannya adalah untuk mengetahui pada sub lokasi mana pada ruangan yang memiliki tingkat akurasi kesalahan yang tinggi, sehingga nantinya dapat dijadikan objek permasalahan pada penelitian mendatang. </w:t>
      </w:r>
      <w:r w:rsidR="00F15197">
        <w:t>Pada tiap l</w:t>
      </w:r>
      <w:bookmarkStart w:id="57" w:name="_GoBack"/>
      <w:bookmarkEnd w:id="57"/>
      <w:r w:rsidR="00B858C6">
        <w:t xml:space="preserve">okasi implementasi akan dibagi menjadi </w:t>
      </w:r>
      <w:r w:rsidR="00F15197">
        <w:t xml:space="preserve">4 </w:t>
      </w:r>
      <w:r w:rsidR="00B858C6">
        <w:t>sub lokasi seperti Gambar 3.8 dibawah ini.</w:t>
      </w:r>
    </w:p>
    <w:p w14:paraId="7C29D251" w14:textId="77777777" w:rsidR="00B858C6" w:rsidRDefault="00B858C6" w:rsidP="00B858C6">
      <w:pPr>
        <w:pStyle w:val="BodyText"/>
        <w:keepNext/>
        <w:ind w:firstLine="284"/>
        <w:jc w:val="center"/>
      </w:pPr>
      <w:r w:rsidRPr="00B858C6">
        <w:rPr>
          <w:noProof/>
          <w:lang w:val="en-US"/>
        </w:rPr>
        <w:lastRenderedPageBreak/>
        <w:drawing>
          <wp:inline distT="0" distB="0" distL="0" distR="0" wp14:anchorId="49E8A070" wp14:editId="2637C8AC">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5B7FD4D9" w14:textId="79DD786A" w:rsidR="00B858C6" w:rsidRDefault="00B858C6" w:rsidP="00B858C6">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49BA19F3" w14:textId="12F49756" w:rsidR="006A4B17" w:rsidRPr="006A4B17" w:rsidRDefault="006A4B17" w:rsidP="006A4B17">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2552A591" w14:textId="0BAF1043" w:rsidR="00763204" w:rsidRDefault="00763204" w:rsidP="00763204">
      <w:pPr>
        <w:pStyle w:val="Heading4"/>
      </w:pPr>
      <w:r>
        <w:t>Alur Pengujian Akurasi Kesalahan Tiap Sub-Lokasi</w:t>
      </w:r>
    </w:p>
    <w:p w14:paraId="6766C4A9" w14:textId="555BCE78" w:rsidR="006A4B17" w:rsidRDefault="006A4B17" w:rsidP="006A4B17">
      <w:pPr>
        <w:ind w:firstLine="284"/>
      </w:pPr>
      <w:r>
        <w:t xml:space="preserve">Pada sub bab ini akan dijelaskan mengenai alur dari pengujian untuk menghitung akurasi kesalahan pada tiap sub lokasi dalam ruangan. </w:t>
      </w:r>
      <w:r w:rsidR="00C10648">
        <w:t>Pada Gambar dibawah merupakan alur dari pengujian yang akan dilakukan.</w:t>
      </w:r>
    </w:p>
    <w:p w14:paraId="1CFFAE00" w14:textId="77777777" w:rsidR="00C10648" w:rsidRDefault="00C10648" w:rsidP="00C10648">
      <w:pPr>
        <w:keepNext/>
        <w:ind w:firstLine="284"/>
        <w:jc w:val="center"/>
      </w:pPr>
      <w:r w:rsidRPr="00C10648">
        <w:rPr>
          <w:noProof/>
          <w:lang w:val="en-US"/>
        </w:rPr>
        <w:lastRenderedPageBreak/>
        <w:drawing>
          <wp:inline distT="0" distB="0" distL="0" distR="0" wp14:anchorId="7B09FCEA" wp14:editId="65F177B6">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1C1DD84" w14:textId="097E4CC7" w:rsidR="00C10648" w:rsidRDefault="00C10648" w:rsidP="00C10648">
      <w:pPr>
        <w:pStyle w:val="Caption"/>
      </w:pPr>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9</w:t>
      </w:r>
      <w:r w:rsidR="00B858C6">
        <w:fldChar w:fldCharType="end"/>
      </w:r>
      <w:r>
        <w:t xml:space="preserve"> Alur Pengujian Akurasi Kesalahan Sub Lokasi</w:t>
      </w:r>
    </w:p>
    <w:p w14:paraId="03B49C0D" w14:textId="0B20834C" w:rsidR="00C10648" w:rsidRDefault="00C61CC9" w:rsidP="00C10648">
      <w:pPr>
        <w:pStyle w:val="BodyText"/>
        <w:numPr>
          <w:ilvl w:val="6"/>
          <w:numId w:val="5"/>
        </w:numPr>
        <w:ind w:left="567"/>
      </w:pPr>
      <w:r>
        <w:t>Variabel n mewakili ruangan dan variabel x mewakili sub lokasi</w:t>
      </w:r>
    </w:p>
    <w:p w14:paraId="79AD5EF3" w14:textId="2018965E" w:rsidR="00C61CC9" w:rsidRDefault="00C61CC9" w:rsidP="00C10648">
      <w:pPr>
        <w:pStyle w:val="BodyText"/>
        <w:numPr>
          <w:ilvl w:val="6"/>
          <w:numId w:val="5"/>
        </w:numPr>
        <w:ind w:left="567"/>
      </w:pPr>
      <w:r>
        <w:t xml:space="preserve">Pada ruang ke-n dan sub lokasi ke-x </w:t>
      </w:r>
      <w:r>
        <w:rPr>
          <w:i/>
        </w:rPr>
        <w:t xml:space="preserve">passive tag </w:t>
      </w:r>
      <w:r>
        <w:t>dinyalakan</w:t>
      </w:r>
    </w:p>
    <w:p w14:paraId="001DF383" w14:textId="77777777" w:rsidR="00C61CC9" w:rsidRDefault="00C61CC9" w:rsidP="00C61CC9">
      <w:pPr>
        <w:pStyle w:val="BodyText"/>
        <w:numPr>
          <w:ilvl w:val="6"/>
          <w:numId w:val="5"/>
        </w:numPr>
        <w:ind w:left="567"/>
      </w:pPr>
      <w:r>
        <w:rPr>
          <w:i/>
        </w:rPr>
        <w:t xml:space="preserve">Anchor point </w:t>
      </w:r>
      <w:r>
        <w:t xml:space="preserve">akan menangkap sinyal bluetooth dari </w:t>
      </w:r>
      <w:r>
        <w:rPr>
          <w:i/>
        </w:rPr>
        <w:t>passive tag</w:t>
      </w:r>
    </w:p>
    <w:p w14:paraId="1813A44F" w14:textId="77777777" w:rsidR="00C61CC9" w:rsidRDefault="00C61CC9" w:rsidP="00C61CC9">
      <w:pPr>
        <w:pStyle w:val="BodyText"/>
        <w:numPr>
          <w:ilvl w:val="6"/>
          <w:numId w:val="5"/>
        </w:numPr>
        <w:ind w:left="567"/>
      </w:pPr>
      <w:r>
        <w:rPr>
          <w:i/>
        </w:rPr>
        <w:t xml:space="preserve">Anchor point </w:t>
      </w:r>
      <w:r>
        <w:t xml:space="preserve">akan mengirim RSSI dari </w:t>
      </w:r>
      <w:r>
        <w:rPr>
          <w:i/>
        </w:rPr>
        <w:t>passive tag</w:t>
      </w:r>
      <w:r>
        <w:t xml:space="preserve"> dan MAC </w:t>
      </w:r>
      <w:r>
        <w:rPr>
          <w:i/>
        </w:rPr>
        <w:t>address anchor point</w:t>
      </w:r>
      <w:r>
        <w:t xml:space="preserve"> menuju server menggunakan format data JSON</w:t>
      </w:r>
    </w:p>
    <w:p w14:paraId="44933BA0" w14:textId="77777777" w:rsidR="00C61CC9" w:rsidRPr="00143A1C" w:rsidRDefault="00C61CC9" w:rsidP="00C61CC9">
      <w:pPr>
        <w:pStyle w:val="BodyText"/>
        <w:numPr>
          <w:ilvl w:val="6"/>
          <w:numId w:val="5"/>
        </w:numPr>
        <w:ind w:left="567"/>
      </w:pPr>
      <w:r>
        <w:t xml:space="preserve">Server menerima data yang dikirim </w:t>
      </w:r>
      <w:r>
        <w:rPr>
          <w:i/>
        </w:rPr>
        <w:t>anchor point</w:t>
      </w:r>
    </w:p>
    <w:p w14:paraId="5F63318F" w14:textId="3F74AEB7" w:rsidR="00C61CC9" w:rsidRPr="00143A1C" w:rsidRDefault="00C61CC9" w:rsidP="00C61CC9">
      <w:pPr>
        <w:pStyle w:val="BodyText"/>
        <w:numPr>
          <w:ilvl w:val="6"/>
          <w:numId w:val="5"/>
        </w:numPr>
        <w:ind w:left="567"/>
      </w:pPr>
      <w:r>
        <w:t xml:space="preserve">Server melakukan klasifikasi selama </w:t>
      </w:r>
      <w:r>
        <w:rPr>
          <w:rFonts w:cs="Calibri"/>
        </w:rPr>
        <w:t>±25</w:t>
      </w:r>
      <w:r>
        <w:rPr>
          <w:rFonts w:cs="Calibri"/>
        </w:rPr>
        <w:t xml:space="preserve"> </w:t>
      </w:r>
      <w:r>
        <w:rPr>
          <w:rFonts w:cs="Calibri"/>
        </w:rPr>
        <w:t>detik</w:t>
      </w:r>
      <w:r>
        <w:rPr>
          <w:rFonts w:cs="Calibri"/>
        </w:rPr>
        <w:t xml:space="preserve"> </w:t>
      </w:r>
      <w:r>
        <w:rPr>
          <w:rFonts w:cs="Calibri"/>
        </w:rPr>
        <w:t xml:space="preserve">pada sub lokasi x </w:t>
      </w:r>
      <w:r>
        <w:rPr>
          <w:rFonts w:cs="Calibri"/>
        </w:rPr>
        <w:t xml:space="preserve">dan mencatat hasil klasifikasi pada </w:t>
      </w:r>
      <w:r w:rsidRPr="00143A1C">
        <w:rPr>
          <w:rFonts w:cs="Calibri"/>
          <w:i/>
        </w:rPr>
        <w:t>file log</w:t>
      </w:r>
      <w:r>
        <w:rPr>
          <w:rFonts w:cs="Calibri"/>
        </w:rPr>
        <w:t xml:space="preserve"> </w:t>
      </w:r>
    </w:p>
    <w:p w14:paraId="19A9BF32" w14:textId="7B713574" w:rsidR="00C61CC9" w:rsidRPr="00C61CC9" w:rsidRDefault="00C61CC9" w:rsidP="00C61CC9">
      <w:pPr>
        <w:pStyle w:val="BodyText"/>
        <w:numPr>
          <w:ilvl w:val="6"/>
          <w:numId w:val="5"/>
        </w:numPr>
        <w:ind w:left="567"/>
      </w:pPr>
      <w:r>
        <w:rPr>
          <w:rFonts w:cs="Calibri"/>
          <w:i/>
        </w:rPr>
        <w:t xml:space="preserve">Passive tag </w:t>
      </w:r>
      <w:r>
        <w:rPr>
          <w:rFonts w:cs="Calibri"/>
        </w:rPr>
        <w:t>dimatikan</w:t>
      </w:r>
    </w:p>
    <w:p w14:paraId="7A5F83A9" w14:textId="4FF5A17E" w:rsidR="00C61CC9" w:rsidRPr="00C61CC9" w:rsidRDefault="00C61CC9" w:rsidP="00C61CC9">
      <w:pPr>
        <w:pStyle w:val="BodyText"/>
        <w:numPr>
          <w:ilvl w:val="6"/>
          <w:numId w:val="5"/>
        </w:numPr>
        <w:ind w:left="567"/>
      </w:pPr>
      <w:r>
        <w:rPr>
          <w:rFonts w:cs="Calibri"/>
        </w:rPr>
        <w:t>Apabila x bukan sub lokasi terakhir maka pindah pada sub lokasi lain.</w:t>
      </w:r>
    </w:p>
    <w:p w14:paraId="60203DF4" w14:textId="1750B188" w:rsidR="00C61CC9" w:rsidRPr="00C61CC9" w:rsidRDefault="00C61CC9" w:rsidP="00C61CC9">
      <w:pPr>
        <w:pStyle w:val="BodyText"/>
        <w:numPr>
          <w:ilvl w:val="6"/>
          <w:numId w:val="5"/>
        </w:numPr>
        <w:ind w:left="567"/>
      </w:pPr>
      <w:r>
        <w:rPr>
          <w:rFonts w:cs="Calibri"/>
        </w:rPr>
        <w:t>Apabila x adalah sub lokasi terakhir, maka pindah lokasi</w:t>
      </w:r>
    </w:p>
    <w:p w14:paraId="4285851E" w14:textId="22B9E94C" w:rsidR="00C61CC9" w:rsidRPr="00C10648" w:rsidRDefault="00C61CC9" w:rsidP="00C61CC9">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5773AC8A" w14:textId="45988FC2" w:rsidR="00763204" w:rsidRPr="00763204" w:rsidRDefault="00763204" w:rsidP="00763204">
      <w:pPr>
        <w:pStyle w:val="Heading4"/>
      </w:pPr>
      <w:r>
        <w:t>Format File Log Pengujian Akurasi Kesalahan Tiap Sub-Lokasi</w:t>
      </w:r>
    </w:p>
    <w:p w14:paraId="653015C1" w14:textId="77777777" w:rsidR="007C7977" w:rsidRDefault="007C7977" w:rsidP="007C7977">
      <w:pPr>
        <w:pStyle w:val="Heading2"/>
        <w:numPr>
          <w:ilvl w:val="1"/>
          <w:numId w:val="40"/>
        </w:numPr>
      </w:pPr>
      <w:bookmarkStart w:id="58" w:name="_Toc20222294"/>
      <w:bookmarkStart w:id="59" w:name="_Toc25999904"/>
      <w:r>
        <w:t>Kesimpulan dan Saran</w:t>
      </w:r>
      <w:bookmarkEnd w:id="58"/>
      <w:bookmarkEnd w:id="59"/>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290D9FF0" w:rsidR="00E43E43" w:rsidRDefault="002A3AF7" w:rsidP="00692B49">
      <w:pPr>
        <w:pStyle w:val="Heading1"/>
        <w:rPr>
          <w:lang w:val="en-US"/>
        </w:rPr>
      </w:pPr>
      <w:r>
        <w:rPr>
          <w:caps w:val="0"/>
        </w:rPr>
        <w:lastRenderedPageBreak/>
        <w:t>IMPLEMENTASI</w:t>
      </w:r>
      <w:r w:rsidR="00E43E43">
        <w:rPr>
          <w:lang w:val="en-US"/>
        </w:rPr>
        <w:t xml:space="preserve"> </w:t>
      </w:r>
    </w:p>
    <w:p w14:paraId="15935A49" w14:textId="77777777" w:rsidR="005C11BB" w:rsidRPr="000B00F3" w:rsidRDefault="005C11BB" w:rsidP="005C11BB">
      <w:pPr>
        <w:pStyle w:val="ListNumber"/>
        <w:numPr>
          <w:ilvl w:val="0"/>
          <w:numId w:val="0"/>
        </w:numPr>
        <w:ind w:firstLine="340"/>
        <w:rPr>
          <w:lang w:val="id-ID"/>
        </w:rPr>
      </w:pPr>
    </w:p>
    <w:p w14:paraId="036BF115" w14:textId="35F0AFA4" w:rsidR="0030598E" w:rsidRPr="00CD2959" w:rsidRDefault="0030598E" w:rsidP="00064A2E">
      <w:pPr>
        <w:pStyle w:val="BodyText"/>
        <w:ind w:firstLine="426"/>
      </w:pPr>
    </w:p>
    <w:p w14:paraId="54E1E53D" w14:textId="287AAB44" w:rsidR="00E43E43" w:rsidRDefault="00E43E43" w:rsidP="00692B49">
      <w:pPr>
        <w:pStyle w:val="Heading1"/>
        <w:rPr>
          <w:lang w:val="en-US"/>
        </w:rPr>
      </w:pPr>
      <w:bookmarkStart w:id="60" w:name="_Toc25999920"/>
      <w:r>
        <w:rPr>
          <w:lang w:val="en-US"/>
        </w:rPr>
        <w:lastRenderedPageBreak/>
        <w:t>PEMBAHASAN</w:t>
      </w:r>
      <w:bookmarkEnd w:id="60"/>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61" w:name="_Toc25999921"/>
      <w:r>
        <w:rPr>
          <w:lang w:val="en-US"/>
        </w:rPr>
        <w:t>Subbab</w:t>
      </w:r>
      <w:r w:rsidR="00692B49">
        <w:rPr>
          <w:lang w:val="en-US"/>
        </w:rPr>
        <w:t xml:space="preserve"> </w:t>
      </w:r>
      <w:r>
        <w:rPr>
          <w:lang w:val="en-US"/>
        </w:rPr>
        <w:t>Lima Satu</w:t>
      </w:r>
      <w:bookmarkEnd w:id="61"/>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62" w:name="_Toc25999922"/>
      <w:r>
        <w:rPr>
          <w:lang w:val="en-US"/>
        </w:rPr>
        <w:t>Subbab</w:t>
      </w:r>
      <w:r w:rsidR="00692B49">
        <w:rPr>
          <w:lang w:val="en-US"/>
        </w:rPr>
        <w:t xml:space="preserve"> </w:t>
      </w:r>
      <w:r w:rsidR="0073645E">
        <w:rPr>
          <w:lang w:val="en-US"/>
        </w:rPr>
        <w:t>Lima Satu Satu</w:t>
      </w:r>
      <w:bookmarkEnd w:id="62"/>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63" w:name="_Toc25999923"/>
      <w:r>
        <w:rPr>
          <w:lang w:val="en-US"/>
        </w:rPr>
        <w:t>Subbab</w:t>
      </w:r>
      <w:r w:rsidR="00692B49">
        <w:rPr>
          <w:lang w:val="en-US"/>
        </w:rPr>
        <w:t xml:space="preserve"> </w:t>
      </w:r>
      <w:r w:rsidR="0073645E">
        <w:rPr>
          <w:lang w:val="en-US"/>
        </w:rPr>
        <w:t>Lima Satu Dua</w:t>
      </w:r>
      <w:bookmarkEnd w:id="63"/>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64" w:name="_Toc25999924"/>
      <w:r>
        <w:rPr>
          <w:lang w:val="en-US"/>
        </w:rPr>
        <w:t>Subbab</w:t>
      </w:r>
      <w:r w:rsidR="00692B49">
        <w:rPr>
          <w:lang w:val="en-US"/>
        </w:rPr>
        <w:t xml:space="preserve"> </w:t>
      </w:r>
      <w:r w:rsidR="0073645E">
        <w:rPr>
          <w:lang w:val="en-US"/>
        </w:rPr>
        <w:t>Lima Dua</w:t>
      </w:r>
      <w:bookmarkEnd w:id="64"/>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65" w:name="_Toc25999925"/>
      <w:r>
        <w:rPr>
          <w:lang w:val="en-US"/>
        </w:rPr>
        <w:t>Subbab</w:t>
      </w:r>
      <w:r w:rsidR="00692B49">
        <w:rPr>
          <w:lang w:val="en-US"/>
        </w:rPr>
        <w:t xml:space="preserve"> </w:t>
      </w:r>
      <w:r w:rsidR="0073645E">
        <w:rPr>
          <w:lang w:val="en-US"/>
        </w:rPr>
        <w:t>Lima Dua Satu</w:t>
      </w:r>
      <w:bookmarkEnd w:id="65"/>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66" w:name="_Toc25999926"/>
      <w:r>
        <w:rPr>
          <w:lang w:val="en-US"/>
        </w:rPr>
        <w:t>Subbab</w:t>
      </w:r>
      <w:r w:rsidR="00692B49">
        <w:rPr>
          <w:lang w:val="en-US"/>
        </w:rPr>
        <w:t xml:space="preserve"> </w:t>
      </w:r>
      <w:r w:rsidR="0073645E">
        <w:rPr>
          <w:lang w:val="en-US"/>
        </w:rPr>
        <w:t>Lima Dua Dua</w:t>
      </w:r>
      <w:bookmarkEnd w:id="66"/>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67" w:name="_Toc25999927"/>
      <w:r>
        <w:rPr>
          <w:lang w:val="en-US"/>
        </w:rPr>
        <w:t>Subbab</w:t>
      </w:r>
      <w:r w:rsidR="00D4584D">
        <w:rPr>
          <w:lang w:val="en-US"/>
        </w:rPr>
        <w:t xml:space="preserve"> </w:t>
      </w:r>
      <w:r>
        <w:rPr>
          <w:lang w:val="en-US"/>
        </w:rPr>
        <w:t>Lima Tiga</w:t>
      </w:r>
      <w:bookmarkEnd w:id="67"/>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68"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68"/>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69" w:name="_Toc25999929"/>
      <w:r>
        <w:rPr>
          <w:lang w:val="en-US"/>
        </w:rPr>
        <w:t xml:space="preserve">Contoh </w:t>
      </w:r>
      <w:r w:rsidR="0073645E">
        <w:rPr>
          <w:lang w:val="en-US"/>
        </w:rPr>
        <w:t>Struktur Penelitian Nonimplementatif Eksperimental</w:t>
      </w:r>
      <w:bookmarkEnd w:id="69"/>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0" w:name="_Toc402485277"/>
      <w:bookmarkStart w:id="71" w:name="_Toc25999930"/>
      <w:r>
        <w:rPr>
          <w:lang w:val="en-US"/>
        </w:rPr>
        <w:lastRenderedPageBreak/>
        <w:t>Penutup</w:t>
      </w:r>
      <w:bookmarkEnd w:id="70"/>
      <w:bookmarkEnd w:id="71"/>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72" w:name="_Toc25999931"/>
      <w:r>
        <w:t>Kesimpulan</w:t>
      </w:r>
      <w:bookmarkEnd w:id="72"/>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73" w:name="_Toc25999932"/>
      <w:r>
        <w:t>Saran</w:t>
      </w:r>
      <w:bookmarkEnd w:id="73"/>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74" w:name="_Toc25999933"/>
      <w:bookmarkStart w:id="75" w:name="_Toc402485282"/>
      <w:r>
        <w:rPr>
          <w:caps w:val="0"/>
        </w:rPr>
        <w:lastRenderedPageBreak/>
        <w:t>DAFTAR REFERENSI</w:t>
      </w:r>
      <w:bookmarkEnd w:id="74"/>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76" w:name="_Toc496081034"/>
      <w:bookmarkStart w:id="77" w:name="_Toc25999934"/>
      <w:r>
        <w:rPr>
          <w:caps w:val="0"/>
          <w:lang w:val="en-US"/>
        </w:rPr>
        <w:lastRenderedPageBreak/>
        <w:t>PERSYARATAN FISIK DAN TATA LETAK</w:t>
      </w:r>
      <w:bookmarkEnd w:id="76"/>
      <w:bookmarkEnd w:id="77"/>
    </w:p>
    <w:p w14:paraId="268403B7" w14:textId="77777777" w:rsidR="00A26D21" w:rsidRDefault="00A26D21" w:rsidP="00D4584D">
      <w:pPr>
        <w:pStyle w:val="AppendixHeading2"/>
        <w:rPr>
          <w:lang w:val="en-US"/>
        </w:rPr>
      </w:pPr>
      <w:bookmarkStart w:id="78" w:name="_Toc402485283"/>
      <w:bookmarkStart w:id="79" w:name="_Toc496081035"/>
      <w:bookmarkStart w:id="80" w:name="_Toc25999935"/>
      <w:bookmarkEnd w:id="75"/>
      <w:r>
        <w:rPr>
          <w:lang w:val="en-US"/>
        </w:rPr>
        <w:t>Kertas</w:t>
      </w:r>
      <w:bookmarkEnd w:id="78"/>
      <w:bookmarkEnd w:id="79"/>
      <w:bookmarkEnd w:id="80"/>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81" w:name="_Toc402485284"/>
      <w:bookmarkStart w:id="82" w:name="_Toc496081036"/>
      <w:bookmarkStart w:id="83" w:name="_Toc25999936"/>
      <w:r>
        <w:rPr>
          <w:lang w:val="en-US"/>
        </w:rPr>
        <w:t>Margin</w:t>
      </w:r>
      <w:bookmarkEnd w:id="81"/>
      <w:bookmarkEnd w:id="82"/>
      <w:bookmarkEnd w:id="83"/>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84" w:name="_Toc402485285"/>
      <w:bookmarkStart w:id="85" w:name="_Toc496081037"/>
      <w:bookmarkStart w:id="86" w:name="_Toc25999937"/>
      <w:r>
        <w:rPr>
          <w:lang w:val="en-US"/>
        </w:rPr>
        <w:t xml:space="preserve">Jenis dan </w:t>
      </w:r>
      <w:r w:rsidR="00CF5150">
        <w:rPr>
          <w:lang w:val="en-US"/>
        </w:rPr>
        <w:t>Ukuran Huruf</w:t>
      </w:r>
      <w:bookmarkEnd w:id="84"/>
      <w:bookmarkEnd w:id="85"/>
      <w:bookmarkEnd w:id="86"/>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87" w:name="_Toc402485286"/>
      <w:bookmarkStart w:id="88" w:name="_Toc496081038"/>
      <w:bookmarkStart w:id="89" w:name="_Toc25999938"/>
      <w:r>
        <w:rPr>
          <w:lang w:val="en-US"/>
        </w:rPr>
        <w:t>Spasi</w:t>
      </w:r>
      <w:bookmarkEnd w:id="87"/>
      <w:bookmarkEnd w:id="88"/>
      <w:bookmarkEnd w:id="89"/>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0" w:name="_Toc402485287"/>
      <w:bookmarkStart w:id="91" w:name="_Toc496081039"/>
      <w:bookmarkStart w:id="92"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0"/>
      <w:bookmarkEnd w:id="91"/>
      <w:bookmarkEnd w:id="92"/>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93" w:name="_Toc402485288"/>
      <w:bookmarkStart w:id="94" w:name="_Toc496081040"/>
      <w:bookmarkStart w:id="95" w:name="_Toc25999940"/>
      <w:r>
        <w:rPr>
          <w:lang w:val="en-US"/>
        </w:rPr>
        <w:t>Nomor</w:t>
      </w:r>
      <w:r w:rsidR="00A26D21">
        <w:rPr>
          <w:lang w:val="en-US"/>
        </w:rPr>
        <w:t xml:space="preserve"> </w:t>
      </w:r>
      <w:r w:rsidR="00CF5150">
        <w:rPr>
          <w:lang w:val="en-US"/>
        </w:rPr>
        <w:t>Halaman</w:t>
      </w:r>
      <w:bookmarkEnd w:id="93"/>
      <w:bookmarkEnd w:id="94"/>
      <w:bookmarkEnd w:id="95"/>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96" w:name="_Toc496081041"/>
      <w:bookmarkStart w:id="97" w:name="_Toc25999941"/>
      <w:r>
        <w:rPr>
          <w:lang w:val="en-US"/>
        </w:rPr>
        <w:lastRenderedPageBreak/>
        <w:t>PENGGUNAAN BAHASA</w:t>
      </w:r>
      <w:bookmarkEnd w:id="96"/>
      <w:bookmarkEnd w:id="97"/>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2"/>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374AF" w14:textId="77777777" w:rsidR="00743E9B" w:rsidRPr="00DD7815" w:rsidRDefault="00743E9B" w:rsidP="00DD7815">
      <w:pPr>
        <w:pStyle w:val="Heading3"/>
        <w:spacing w:before="0" w:after="0"/>
        <w:rPr>
          <w:rFonts w:eastAsia="Calibri" w:cs="Arial"/>
          <w:b w:val="0"/>
          <w:bCs w:val="0"/>
          <w:sz w:val="24"/>
        </w:rPr>
      </w:pPr>
      <w:r>
        <w:separator/>
      </w:r>
    </w:p>
    <w:p w14:paraId="46A047D3" w14:textId="77777777" w:rsidR="00743E9B" w:rsidRDefault="00743E9B"/>
  </w:endnote>
  <w:endnote w:type="continuationSeparator" w:id="0">
    <w:p w14:paraId="52DBE728" w14:textId="77777777" w:rsidR="00743E9B" w:rsidRPr="00DD7815" w:rsidRDefault="00743E9B" w:rsidP="00DD7815">
      <w:pPr>
        <w:pStyle w:val="Heading3"/>
        <w:spacing w:before="0" w:after="0"/>
        <w:rPr>
          <w:rFonts w:eastAsia="Calibri" w:cs="Arial"/>
          <w:b w:val="0"/>
          <w:bCs w:val="0"/>
          <w:sz w:val="24"/>
        </w:rPr>
      </w:pPr>
      <w:r>
        <w:continuationSeparator/>
      </w:r>
    </w:p>
    <w:p w14:paraId="593FBD13" w14:textId="77777777" w:rsidR="00743E9B" w:rsidRDefault="00743E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143A1C" w:rsidRDefault="00143A1C" w:rsidP="00EF55FF">
    <w:pPr>
      <w:pStyle w:val="Footer"/>
      <w:jc w:val="center"/>
    </w:pPr>
    <w:r>
      <w:fldChar w:fldCharType="begin"/>
    </w:r>
    <w:r>
      <w:instrText xml:space="preserve"> PAGE   \* MERGEFORMAT </w:instrText>
    </w:r>
    <w:r>
      <w:fldChar w:fldCharType="separate"/>
    </w:r>
    <w:r w:rsidR="00B858C6">
      <w:rPr>
        <w:noProof/>
      </w:rPr>
      <w:t>xii</w:t>
    </w:r>
    <w:r>
      <w:rPr>
        <w:noProof/>
      </w:rPr>
      <w:fldChar w:fldCharType="end"/>
    </w:r>
  </w:p>
  <w:p w14:paraId="6F15B1C6" w14:textId="77777777" w:rsidR="00143A1C" w:rsidRDefault="00143A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143A1C" w:rsidRDefault="00143A1C" w:rsidP="00EF55FF">
    <w:pPr>
      <w:pStyle w:val="Footer"/>
      <w:jc w:val="center"/>
    </w:pPr>
    <w:r>
      <w:fldChar w:fldCharType="begin"/>
    </w:r>
    <w:r>
      <w:instrText xml:space="preserve"> PAGE   \* MERGEFORMAT </w:instrText>
    </w:r>
    <w:r>
      <w:fldChar w:fldCharType="separate"/>
    </w:r>
    <w:r w:rsidR="00F15197">
      <w:rPr>
        <w:noProof/>
      </w:rPr>
      <w:t>22</w:t>
    </w:r>
    <w:r>
      <w:rPr>
        <w:noProof/>
      </w:rPr>
      <w:fldChar w:fldCharType="end"/>
    </w:r>
  </w:p>
  <w:p w14:paraId="309D36C8" w14:textId="77777777" w:rsidR="00143A1C" w:rsidRDefault="00143A1C">
    <w:pPr>
      <w:pStyle w:val="Footer"/>
    </w:pPr>
  </w:p>
  <w:p w14:paraId="1A4B56DF" w14:textId="77777777" w:rsidR="00143A1C" w:rsidRDefault="00143A1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69152" w14:textId="77777777" w:rsidR="00743E9B" w:rsidRPr="00DD7815" w:rsidRDefault="00743E9B" w:rsidP="00DD7815">
      <w:pPr>
        <w:pStyle w:val="Heading3"/>
        <w:spacing w:before="0" w:after="0"/>
        <w:rPr>
          <w:rFonts w:eastAsia="Calibri" w:cs="Arial"/>
          <w:b w:val="0"/>
          <w:bCs w:val="0"/>
          <w:sz w:val="24"/>
        </w:rPr>
      </w:pPr>
      <w:r>
        <w:separator/>
      </w:r>
    </w:p>
    <w:p w14:paraId="3711F75E" w14:textId="77777777" w:rsidR="00743E9B" w:rsidRDefault="00743E9B"/>
  </w:footnote>
  <w:footnote w:type="continuationSeparator" w:id="0">
    <w:p w14:paraId="3B2B11C2" w14:textId="77777777" w:rsidR="00743E9B" w:rsidRPr="00DD7815" w:rsidRDefault="00743E9B" w:rsidP="00DD7815">
      <w:pPr>
        <w:pStyle w:val="Heading3"/>
        <w:spacing w:before="0" w:after="0"/>
        <w:rPr>
          <w:rFonts w:eastAsia="Calibri" w:cs="Arial"/>
          <w:b w:val="0"/>
          <w:bCs w:val="0"/>
          <w:sz w:val="24"/>
        </w:rPr>
      </w:pPr>
      <w:r>
        <w:continuationSeparator/>
      </w:r>
    </w:p>
    <w:p w14:paraId="7E550F92" w14:textId="77777777" w:rsidR="00743E9B" w:rsidRDefault="00743E9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4AD8"/>
    <w:rsid w:val="000960F8"/>
    <w:rsid w:val="00097C13"/>
    <w:rsid w:val="000A01C6"/>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6706"/>
    <w:rsid w:val="002A08CD"/>
    <w:rsid w:val="002A167E"/>
    <w:rsid w:val="002A314B"/>
    <w:rsid w:val="002A3AF7"/>
    <w:rsid w:val="002A589F"/>
    <w:rsid w:val="002A7A0B"/>
    <w:rsid w:val="002B2D6A"/>
    <w:rsid w:val="002B4216"/>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263D4"/>
    <w:rsid w:val="005355DB"/>
    <w:rsid w:val="00535D34"/>
    <w:rsid w:val="005368F5"/>
    <w:rsid w:val="00536EE0"/>
    <w:rsid w:val="00540F58"/>
    <w:rsid w:val="005418BF"/>
    <w:rsid w:val="00544D03"/>
    <w:rsid w:val="0054531C"/>
    <w:rsid w:val="005473FD"/>
    <w:rsid w:val="005520FC"/>
    <w:rsid w:val="00552832"/>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4B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BE8"/>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21BC6"/>
    <w:rsid w:val="00E2227E"/>
    <w:rsid w:val="00E23BE3"/>
    <w:rsid w:val="00E26C5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FE5715B-281C-474C-9317-BDDD3603B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8</TotalTime>
  <Pages>48</Pages>
  <Words>19009</Words>
  <Characters>108355</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7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88</cp:revision>
  <cp:lastPrinted>2020-03-03T15:33:00Z</cp:lastPrinted>
  <dcterms:created xsi:type="dcterms:W3CDTF">2020-01-09T09:19:00Z</dcterms:created>
  <dcterms:modified xsi:type="dcterms:W3CDTF">2020-03-2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